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32349" w:rsidRPr="00AD1032" w:rsidRDefault="00E32349">
      <w:pPr>
        <w:rPr>
          <w:rFonts w:ascii="Arial" w:hAnsi="Arial" w:cs="Arial"/>
          <w:color w:val="0000FF"/>
          <w:sz w:val="22"/>
          <w:szCs w:val="22"/>
        </w:rPr>
      </w:pPr>
    </w:p>
    <w:p w:rsidR="00E32349" w:rsidRDefault="001C5DB0">
      <w:pPr>
        <w:rPr>
          <w:rFonts w:ascii="Arial" w:hAnsi="Arial" w:cs="Arial"/>
          <w:color w:val="0000FF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drawing>
          <wp:anchor distT="0" distB="0" distL="114300" distR="114300" simplePos="0" relativeHeight="251658752" behindDoc="0" locked="0" layoutInCell="1" allowOverlap="1">
            <wp:simplePos x="0" y="0"/>
            <wp:positionH relativeFrom="column">
              <wp:posOffset>3782695</wp:posOffset>
            </wp:positionH>
            <wp:positionV relativeFrom="paragraph">
              <wp:posOffset>69215</wp:posOffset>
            </wp:positionV>
            <wp:extent cx="741680" cy="756285"/>
            <wp:effectExtent l="19050" t="0" r="1270" b="0"/>
            <wp:wrapNone/>
            <wp:docPr id="4" name="obrázek 4" descr="vfn_round_blac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vfn_round_black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1680" cy="7562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rFonts w:ascii="Arial" w:hAnsi="Arial" w:cs="Arial"/>
          <w:noProof/>
          <w:sz w:val="22"/>
          <w:szCs w:val="22"/>
        </w:rPr>
        <w:drawing>
          <wp:anchor distT="0" distB="0" distL="114300" distR="114300" simplePos="0" relativeHeight="251656704" behindDoc="0" locked="0" layoutInCell="1" allowOverlap="1">
            <wp:simplePos x="0" y="0"/>
            <wp:positionH relativeFrom="column">
              <wp:posOffset>1268095</wp:posOffset>
            </wp:positionH>
            <wp:positionV relativeFrom="paragraph">
              <wp:posOffset>107315</wp:posOffset>
            </wp:positionV>
            <wp:extent cx="647700" cy="647700"/>
            <wp:effectExtent l="19050" t="0" r="0" b="0"/>
            <wp:wrapNone/>
            <wp:docPr id="2" name="obrázek 2" descr="logo_u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logo_uk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700" cy="6477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rFonts w:ascii="Arial" w:hAnsi="Arial" w:cs="Arial"/>
          <w:noProof/>
          <w:sz w:val="22"/>
          <w:szCs w:val="22"/>
        </w:rPr>
        <w:drawing>
          <wp:anchor distT="0" distB="0" distL="114300" distR="114300" simplePos="0" relativeHeight="251657728" behindDoc="1" locked="0" layoutInCell="1" allowOverlap="1">
            <wp:simplePos x="0" y="0"/>
            <wp:positionH relativeFrom="column">
              <wp:posOffset>2525395</wp:posOffset>
            </wp:positionH>
            <wp:positionV relativeFrom="paragraph">
              <wp:posOffset>107315</wp:posOffset>
            </wp:positionV>
            <wp:extent cx="626110" cy="648335"/>
            <wp:effectExtent l="19050" t="0" r="2540" b="0"/>
            <wp:wrapTight wrapText="bothSides">
              <wp:wrapPolygon edited="0">
                <wp:start x="-657" y="0"/>
                <wp:lineTo x="-657" y="20944"/>
                <wp:lineTo x="21688" y="20944"/>
                <wp:lineTo x="21688" y="0"/>
                <wp:lineTo x="-657" y="0"/>
              </wp:wrapPolygon>
            </wp:wrapTight>
            <wp:docPr id="3" name="obráze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110" cy="648335"/>
                    </a:xfrm>
                    <a:prstGeom prst="rect">
                      <a:avLst/>
                    </a:prstGeom>
                    <a:solidFill>
                      <a:srgbClr val="000000"/>
                    </a:solidFill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E32349" w:rsidRDefault="00E32349">
      <w:pPr>
        <w:rPr>
          <w:rFonts w:ascii="Arial" w:hAnsi="Arial" w:cs="Arial"/>
          <w:sz w:val="22"/>
          <w:szCs w:val="22"/>
        </w:rPr>
      </w:pPr>
    </w:p>
    <w:p w:rsidR="00067952" w:rsidRPr="00AD1032" w:rsidRDefault="00067952">
      <w:pPr>
        <w:rPr>
          <w:rFonts w:ascii="Arial" w:hAnsi="Arial" w:cs="Arial"/>
          <w:sz w:val="22"/>
          <w:szCs w:val="22"/>
        </w:rPr>
      </w:pPr>
    </w:p>
    <w:p w:rsidR="00067952" w:rsidRDefault="00067952">
      <w:pPr>
        <w:jc w:val="center"/>
        <w:rPr>
          <w:rFonts w:ascii="Arial" w:hAnsi="Arial" w:cs="Arial"/>
          <w:b/>
          <w:sz w:val="44"/>
          <w:szCs w:val="20"/>
        </w:rPr>
      </w:pPr>
    </w:p>
    <w:p w:rsidR="00067952" w:rsidRPr="00067952" w:rsidRDefault="00067952">
      <w:pPr>
        <w:jc w:val="center"/>
        <w:rPr>
          <w:rFonts w:ascii="Arial" w:hAnsi="Arial" w:cs="Arial"/>
          <w:b/>
          <w:sz w:val="28"/>
          <w:szCs w:val="20"/>
        </w:rPr>
      </w:pPr>
    </w:p>
    <w:p w:rsidR="00656C9C" w:rsidRPr="00656C9C" w:rsidRDefault="00656C9C">
      <w:pPr>
        <w:jc w:val="center"/>
        <w:rPr>
          <w:rFonts w:ascii="Arial" w:hAnsi="Arial" w:cs="Arial"/>
          <w:b/>
          <w:sz w:val="44"/>
          <w:szCs w:val="20"/>
        </w:rPr>
      </w:pPr>
      <w:r w:rsidRPr="00656C9C">
        <w:rPr>
          <w:rFonts w:ascii="Arial" w:hAnsi="Arial" w:cs="Arial"/>
          <w:b/>
          <w:sz w:val="44"/>
          <w:szCs w:val="20"/>
        </w:rPr>
        <w:t>Sylabus předmětu:</w:t>
      </w:r>
    </w:p>
    <w:p w:rsidR="00656C9C" w:rsidRPr="00067952" w:rsidRDefault="00656C9C">
      <w:pPr>
        <w:jc w:val="center"/>
        <w:rPr>
          <w:rFonts w:ascii="Arial" w:hAnsi="Arial" w:cs="Arial"/>
          <w:b/>
          <w:sz w:val="12"/>
          <w:szCs w:val="20"/>
        </w:rPr>
      </w:pPr>
    </w:p>
    <w:p w:rsidR="00656C9C" w:rsidRPr="00656C9C" w:rsidRDefault="00EF5357">
      <w:pPr>
        <w:jc w:val="center"/>
        <w:rPr>
          <w:rFonts w:ascii="Arial" w:hAnsi="Arial" w:cs="Arial"/>
          <w:b/>
          <w:sz w:val="44"/>
          <w:szCs w:val="20"/>
        </w:rPr>
      </w:pPr>
      <w:r>
        <w:rPr>
          <w:rFonts w:ascii="Arial" w:hAnsi="Arial" w:cs="Arial"/>
          <w:b/>
          <w:sz w:val="44"/>
          <w:szCs w:val="20"/>
        </w:rPr>
        <w:t>Zdravotnictví a ekonomika</w:t>
      </w:r>
    </w:p>
    <w:p w:rsidR="00067952" w:rsidRPr="00067952" w:rsidRDefault="00D5164F">
      <w:pPr>
        <w:jc w:val="center"/>
        <w:rPr>
          <w:rFonts w:ascii="Arial" w:hAnsi="Arial" w:cs="Arial"/>
          <w:b/>
          <w:sz w:val="36"/>
          <w:szCs w:val="20"/>
        </w:rPr>
      </w:pPr>
      <w:r>
        <w:rPr>
          <w:b/>
          <w:noProof/>
        </w:rPr>
        <w:drawing>
          <wp:inline distT="0" distB="0" distL="0" distR="0">
            <wp:extent cx="2076450" cy="895350"/>
            <wp:effectExtent l="19050" t="0" r="0" b="0"/>
            <wp:docPr id="5" name="obráze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76450" cy="895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56C9C" w:rsidRPr="00067952" w:rsidRDefault="00E70146">
      <w:pPr>
        <w:jc w:val="center"/>
        <w:rPr>
          <w:rFonts w:ascii="Arial" w:hAnsi="Arial" w:cs="Arial"/>
          <w:sz w:val="28"/>
          <w:szCs w:val="20"/>
        </w:rPr>
      </w:pPr>
      <w:r w:rsidRPr="00067952">
        <w:rPr>
          <w:rFonts w:ascii="Arial" w:hAnsi="Arial" w:cs="Arial"/>
          <w:sz w:val="28"/>
          <w:szCs w:val="20"/>
        </w:rPr>
        <w:t xml:space="preserve">Centrum adiktologie PK VFN </w:t>
      </w:r>
    </w:p>
    <w:p w:rsidR="00E70146" w:rsidRPr="00067952" w:rsidRDefault="00E70146">
      <w:pPr>
        <w:jc w:val="center"/>
        <w:rPr>
          <w:rFonts w:ascii="Arial" w:hAnsi="Arial" w:cs="Arial"/>
          <w:sz w:val="28"/>
          <w:szCs w:val="20"/>
        </w:rPr>
      </w:pPr>
      <w:r w:rsidRPr="00067952">
        <w:rPr>
          <w:rFonts w:ascii="Arial" w:hAnsi="Arial" w:cs="Arial"/>
          <w:sz w:val="28"/>
          <w:szCs w:val="20"/>
        </w:rPr>
        <w:t>1. lékařsk</w:t>
      </w:r>
      <w:r w:rsidR="00656C9C" w:rsidRPr="00067952">
        <w:rPr>
          <w:rFonts w:ascii="Arial" w:hAnsi="Arial" w:cs="Arial"/>
          <w:sz w:val="28"/>
          <w:szCs w:val="20"/>
        </w:rPr>
        <w:t>á</w:t>
      </w:r>
      <w:r w:rsidRPr="00067952">
        <w:rPr>
          <w:rFonts w:ascii="Arial" w:hAnsi="Arial" w:cs="Arial"/>
          <w:sz w:val="28"/>
          <w:szCs w:val="20"/>
        </w:rPr>
        <w:t xml:space="preserve"> fakult</w:t>
      </w:r>
      <w:r w:rsidR="00656C9C" w:rsidRPr="00067952">
        <w:rPr>
          <w:rFonts w:ascii="Arial" w:hAnsi="Arial" w:cs="Arial"/>
          <w:sz w:val="28"/>
          <w:szCs w:val="20"/>
        </w:rPr>
        <w:t>a</w:t>
      </w:r>
    </w:p>
    <w:p w:rsidR="00656C9C" w:rsidRPr="00067952" w:rsidRDefault="00E70146">
      <w:pPr>
        <w:jc w:val="center"/>
        <w:rPr>
          <w:rFonts w:ascii="Arial" w:hAnsi="Arial" w:cs="Arial"/>
          <w:sz w:val="28"/>
          <w:szCs w:val="20"/>
        </w:rPr>
      </w:pPr>
      <w:r w:rsidRPr="00067952">
        <w:rPr>
          <w:rFonts w:ascii="Arial" w:hAnsi="Arial" w:cs="Arial"/>
          <w:sz w:val="28"/>
          <w:szCs w:val="20"/>
        </w:rPr>
        <w:t>Univerzita Karlova v</w:t>
      </w:r>
      <w:r w:rsidR="00656C9C" w:rsidRPr="00067952">
        <w:rPr>
          <w:rFonts w:ascii="Arial" w:hAnsi="Arial" w:cs="Arial"/>
          <w:sz w:val="28"/>
          <w:szCs w:val="20"/>
        </w:rPr>
        <w:t> </w:t>
      </w:r>
      <w:r w:rsidRPr="00067952">
        <w:rPr>
          <w:rFonts w:ascii="Arial" w:hAnsi="Arial" w:cs="Arial"/>
          <w:sz w:val="28"/>
          <w:szCs w:val="20"/>
        </w:rPr>
        <w:t>Praze</w:t>
      </w:r>
    </w:p>
    <w:p w:rsidR="00656C9C" w:rsidRPr="00067952" w:rsidRDefault="00656C9C">
      <w:pPr>
        <w:jc w:val="center"/>
        <w:rPr>
          <w:rFonts w:ascii="Arial" w:hAnsi="Arial" w:cs="Arial"/>
          <w:sz w:val="28"/>
          <w:szCs w:val="20"/>
        </w:rPr>
      </w:pPr>
      <w:r w:rsidRPr="00067952">
        <w:rPr>
          <w:rFonts w:ascii="Arial" w:hAnsi="Arial" w:cs="Arial"/>
          <w:sz w:val="28"/>
          <w:szCs w:val="20"/>
        </w:rPr>
        <w:t>Ke Karlovu 11</w:t>
      </w:r>
      <w:r w:rsidR="00067952">
        <w:rPr>
          <w:rFonts w:ascii="Arial" w:hAnsi="Arial" w:cs="Arial"/>
          <w:sz w:val="28"/>
          <w:szCs w:val="20"/>
        </w:rPr>
        <w:t xml:space="preserve">, </w:t>
      </w:r>
      <w:r w:rsidRPr="00067952">
        <w:rPr>
          <w:rFonts w:ascii="Arial" w:hAnsi="Arial" w:cs="Arial"/>
          <w:sz w:val="28"/>
          <w:szCs w:val="20"/>
        </w:rPr>
        <w:t>120 00 Praha 2</w:t>
      </w:r>
    </w:p>
    <w:p w:rsidR="00E32349" w:rsidRPr="00067952" w:rsidRDefault="00656C9C">
      <w:pPr>
        <w:jc w:val="center"/>
        <w:rPr>
          <w:rFonts w:ascii="Arial" w:hAnsi="Arial" w:cs="Arial"/>
          <w:sz w:val="32"/>
          <w:szCs w:val="22"/>
        </w:rPr>
      </w:pPr>
      <w:r w:rsidRPr="00067952">
        <w:rPr>
          <w:rFonts w:ascii="Arial" w:hAnsi="Arial" w:cs="Arial"/>
          <w:sz w:val="28"/>
          <w:szCs w:val="20"/>
        </w:rPr>
        <w:t>www.adiktologie.cz</w:t>
      </w:r>
      <w:r w:rsidR="00E70146" w:rsidRPr="00067952">
        <w:rPr>
          <w:rFonts w:ascii="Arial" w:hAnsi="Arial" w:cs="Arial"/>
          <w:sz w:val="28"/>
          <w:szCs w:val="20"/>
        </w:rPr>
        <w:t xml:space="preserve">  </w:t>
      </w:r>
    </w:p>
    <w:p w:rsidR="00067952" w:rsidRPr="00067952" w:rsidRDefault="00067952">
      <w:pPr>
        <w:jc w:val="center"/>
        <w:rPr>
          <w:rFonts w:ascii="Arial" w:hAnsi="Arial" w:cs="Arial"/>
          <w:sz w:val="36"/>
          <w:szCs w:val="22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/>
      </w:tblPr>
      <w:tblGrid>
        <w:gridCol w:w="2919"/>
        <w:gridCol w:w="6369"/>
      </w:tblGrid>
      <w:tr w:rsidR="00E32349" w:rsidRPr="00AD1032">
        <w:tc>
          <w:tcPr>
            <w:tcW w:w="2919" w:type="dxa"/>
            <w:shd w:val="clear" w:color="auto" w:fill="F3F3F3"/>
          </w:tcPr>
          <w:p w:rsidR="00E32349" w:rsidRPr="00AD1032" w:rsidRDefault="00E32349" w:rsidP="00656C9C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AD1032">
              <w:rPr>
                <w:rFonts w:ascii="Arial" w:hAnsi="Arial" w:cs="Arial"/>
                <w:b/>
                <w:sz w:val="22"/>
                <w:szCs w:val="22"/>
              </w:rPr>
              <w:t xml:space="preserve">Název </w:t>
            </w:r>
            <w:r w:rsidR="00656C9C">
              <w:rPr>
                <w:rFonts w:ascii="Arial" w:hAnsi="Arial" w:cs="Arial"/>
                <w:b/>
                <w:sz w:val="22"/>
                <w:szCs w:val="22"/>
              </w:rPr>
              <w:t>oboru</w:t>
            </w:r>
            <w:r w:rsidRPr="00AD1032">
              <w:rPr>
                <w:rFonts w:ascii="Arial" w:hAnsi="Arial" w:cs="Arial"/>
                <w:b/>
                <w:sz w:val="22"/>
                <w:szCs w:val="22"/>
              </w:rPr>
              <w:t>:</w:t>
            </w:r>
          </w:p>
        </w:tc>
        <w:tc>
          <w:tcPr>
            <w:tcW w:w="6369" w:type="dxa"/>
          </w:tcPr>
          <w:p w:rsidR="00D4499E" w:rsidRPr="00AD1032" w:rsidRDefault="00656C9C" w:rsidP="00D4499E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avazující ma</w:t>
            </w:r>
            <w:r w:rsidR="005E0C64">
              <w:rPr>
                <w:rFonts w:ascii="Arial" w:hAnsi="Arial" w:cs="Arial"/>
                <w:sz w:val="22"/>
                <w:szCs w:val="22"/>
              </w:rPr>
              <w:t>gisterské studium adiktologie (</w:t>
            </w:r>
            <w:r>
              <w:rPr>
                <w:rFonts w:ascii="Arial" w:hAnsi="Arial" w:cs="Arial"/>
                <w:sz w:val="22"/>
                <w:szCs w:val="22"/>
              </w:rPr>
              <w:t xml:space="preserve">MGR adiktologie)  </w:t>
            </w:r>
          </w:p>
          <w:p w:rsidR="00E32349" w:rsidRPr="00AD1032" w:rsidRDefault="00E32349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E32349" w:rsidRPr="00AD1032">
        <w:tc>
          <w:tcPr>
            <w:tcW w:w="2919" w:type="dxa"/>
            <w:shd w:val="clear" w:color="auto" w:fill="F3F3F3"/>
          </w:tcPr>
          <w:p w:rsidR="00E32349" w:rsidRPr="00AD1032" w:rsidRDefault="00E32349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AD1032">
              <w:rPr>
                <w:rFonts w:ascii="Arial" w:hAnsi="Arial" w:cs="Arial"/>
                <w:b/>
                <w:sz w:val="22"/>
                <w:szCs w:val="22"/>
              </w:rPr>
              <w:t>Číslo předmětu:</w:t>
            </w:r>
          </w:p>
        </w:tc>
        <w:tc>
          <w:tcPr>
            <w:tcW w:w="6369" w:type="dxa"/>
          </w:tcPr>
          <w:p w:rsidR="00E32349" w:rsidRPr="00AD1032" w:rsidRDefault="00E32349">
            <w:pPr>
              <w:jc w:val="both"/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>Nevyplňovat</w:t>
            </w:r>
          </w:p>
          <w:p w:rsidR="00E32349" w:rsidRPr="00AD1032" w:rsidRDefault="00E32349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E32349" w:rsidRPr="00AD1032">
        <w:tc>
          <w:tcPr>
            <w:tcW w:w="2919" w:type="dxa"/>
            <w:shd w:val="clear" w:color="auto" w:fill="F3F3F3"/>
          </w:tcPr>
          <w:p w:rsidR="00E32349" w:rsidRPr="00AD1032" w:rsidRDefault="00E32349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AD1032">
              <w:rPr>
                <w:rFonts w:ascii="Arial" w:hAnsi="Arial" w:cs="Arial"/>
                <w:b/>
                <w:sz w:val="22"/>
                <w:szCs w:val="22"/>
              </w:rPr>
              <w:t>Semestr:</w:t>
            </w:r>
          </w:p>
        </w:tc>
        <w:tc>
          <w:tcPr>
            <w:tcW w:w="6369" w:type="dxa"/>
          </w:tcPr>
          <w:p w:rsidR="00E32349" w:rsidRDefault="00E32349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  <w:p w:rsidR="00067952" w:rsidRPr="00AD1032" w:rsidRDefault="00067952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E32349" w:rsidRPr="00AD1032">
        <w:tc>
          <w:tcPr>
            <w:tcW w:w="2919" w:type="dxa"/>
            <w:shd w:val="clear" w:color="auto" w:fill="F3F3F3"/>
          </w:tcPr>
          <w:p w:rsidR="00E32349" w:rsidRPr="00AD1032" w:rsidRDefault="00E32349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AD1032">
              <w:rPr>
                <w:rFonts w:ascii="Arial" w:hAnsi="Arial" w:cs="Arial"/>
                <w:b/>
                <w:sz w:val="22"/>
                <w:szCs w:val="22"/>
              </w:rPr>
              <w:t>Garant předmětu:</w:t>
            </w:r>
          </w:p>
        </w:tc>
        <w:tc>
          <w:tcPr>
            <w:tcW w:w="6369" w:type="dxa"/>
          </w:tcPr>
          <w:p w:rsidR="00E32349" w:rsidRDefault="00EF5357" w:rsidP="00067952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Ing. </w:t>
            </w:r>
            <w:r w:rsidR="00656C9C" w:rsidRPr="00656C9C">
              <w:rPr>
                <w:rFonts w:ascii="Arial" w:hAnsi="Arial" w:cs="Arial"/>
                <w:sz w:val="22"/>
                <w:szCs w:val="22"/>
              </w:rPr>
              <w:t xml:space="preserve">Mgr. </w:t>
            </w:r>
            <w:r w:rsidR="00340BCE">
              <w:rPr>
                <w:rFonts w:ascii="Arial" w:hAnsi="Arial" w:cs="Arial"/>
                <w:sz w:val="22"/>
                <w:szCs w:val="22"/>
              </w:rPr>
              <w:t>Vendula Běláčková</w:t>
            </w:r>
          </w:p>
          <w:p w:rsidR="00067952" w:rsidRPr="00AD1032" w:rsidRDefault="00067952" w:rsidP="00067952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E32349" w:rsidRPr="00AD1032">
        <w:tc>
          <w:tcPr>
            <w:tcW w:w="2919" w:type="dxa"/>
            <w:shd w:val="clear" w:color="auto" w:fill="F3F3F3"/>
          </w:tcPr>
          <w:p w:rsidR="00E32349" w:rsidRPr="00AD1032" w:rsidRDefault="00656C9C" w:rsidP="00656C9C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Další v</w:t>
            </w:r>
            <w:r w:rsidR="00E32349" w:rsidRPr="00AD1032">
              <w:rPr>
                <w:rFonts w:ascii="Arial" w:hAnsi="Arial" w:cs="Arial"/>
                <w:b/>
                <w:sz w:val="22"/>
                <w:szCs w:val="22"/>
              </w:rPr>
              <w:t xml:space="preserve">yučující: </w:t>
            </w:r>
          </w:p>
        </w:tc>
        <w:tc>
          <w:tcPr>
            <w:tcW w:w="6369" w:type="dxa"/>
          </w:tcPr>
          <w:p w:rsidR="00E32349" w:rsidRDefault="00340BCE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ng. Soňa Holčíková</w:t>
            </w:r>
          </w:p>
          <w:p w:rsidR="00E70146" w:rsidRPr="00AD1032" w:rsidRDefault="00E70146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E32349" w:rsidRPr="00AD1032">
        <w:tc>
          <w:tcPr>
            <w:tcW w:w="2919" w:type="dxa"/>
            <w:shd w:val="clear" w:color="auto" w:fill="F3F3F3"/>
          </w:tcPr>
          <w:p w:rsidR="00656C9C" w:rsidRDefault="00E32349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AD1032">
              <w:rPr>
                <w:rFonts w:ascii="Arial" w:hAnsi="Arial" w:cs="Arial"/>
                <w:b/>
                <w:sz w:val="22"/>
                <w:szCs w:val="22"/>
              </w:rPr>
              <w:t>Konzultační hodiny</w:t>
            </w:r>
          </w:p>
          <w:p w:rsidR="00E32349" w:rsidRPr="00AD1032" w:rsidRDefault="00656C9C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(místo, čas)</w:t>
            </w:r>
            <w:r w:rsidR="00E32349" w:rsidRPr="00AD1032">
              <w:rPr>
                <w:rFonts w:ascii="Arial" w:hAnsi="Arial" w:cs="Arial"/>
                <w:b/>
                <w:sz w:val="22"/>
                <w:szCs w:val="22"/>
              </w:rPr>
              <w:t>:</w:t>
            </w:r>
          </w:p>
        </w:tc>
        <w:tc>
          <w:tcPr>
            <w:tcW w:w="6369" w:type="dxa"/>
          </w:tcPr>
          <w:p w:rsidR="00E32349" w:rsidRPr="00AD1032" w:rsidRDefault="00E32349">
            <w:pPr>
              <w:jc w:val="both"/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  <w:p w:rsidR="00E32349" w:rsidRPr="00AD1032" w:rsidRDefault="00E32349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E32349" w:rsidRPr="00AD1032">
        <w:tc>
          <w:tcPr>
            <w:tcW w:w="2919" w:type="dxa"/>
            <w:shd w:val="clear" w:color="auto" w:fill="F3F3F3"/>
          </w:tcPr>
          <w:p w:rsidR="00656C9C" w:rsidRDefault="00E32349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AD1032">
              <w:rPr>
                <w:rFonts w:ascii="Arial" w:hAnsi="Arial" w:cs="Arial"/>
                <w:b/>
                <w:sz w:val="22"/>
                <w:szCs w:val="22"/>
              </w:rPr>
              <w:t>Kontakt</w:t>
            </w:r>
            <w:r w:rsidR="00656C9C">
              <w:rPr>
                <w:rFonts w:ascii="Arial" w:hAnsi="Arial" w:cs="Arial"/>
                <w:b/>
                <w:sz w:val="22"/>
                <w:szCs w:val="22"/>
              </w:rPr>
              <w:t xml:space="preserve"> na garanta  </w:t>
            </w:r>
          </w:p>
          <w:p w:rsidR="00E32349" w:rsidRPr="00AD1032" w:rsidRDefault="00656C9C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(e-mail)</w:t>
            </w:r>
            <w:r w:rsidR="00E32349" w:rsidRPr="00AD1032">
              <w:rPr>
                <w:rFonts w:ascii="Arial" w:hAnsi="Arial" w:cs="Arial"/>
                <w:b/>
                <w:sz w:val="22"/>
                <w:szCs w:val="22"/>
              </w:rPr>
              <w:t>:</w:t>
            </w:r>
          </w:p>
        </w:tc>
        <w:tc>
          <w:tcPr>
            <w:tcW w:w="6369" w:type="dxa"/>
          </w:tcPr>
          <w:p w:rsidR="00EF5357" w:rsidRPr="003E3E32" w:rsidRDefault="00C87060" w:rsidP="00EF5357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hyperlink r:id="rId11" w:history="1">
              <w:r w:rsidR="00EF5357" w:rsidRPr="0056001C">
                <w:rPr>
                  <w:rStyle w:val="Hypertextovodkaz"/>
                  <w:rFonts w:ascii="Arial" w:hAnsi="Arial" w:cs="Arial"/>
                  <w:sz w:val="22"/>
                  <w:szCs w:val="22"/>
                </w:rPr>
                <w:t>holcikova@adiktologie.cz</w:t>
              </w:r>
            </w:hyperlink>
            <w:r w:rsidR="00EF5357">
              <w:rPr>
                <w:rFonts w:ascii="Arial" w:hAnsi="Arial" w:cs="Arial"/>
                <w:sz w:val="22"/>
                <w:szCs w:val="22"/>
              </w:rPr>
              <w:t xml:space="preserve">; </w:t>
            </w:r>
            <w:hyperlink r:id="rId12" w:history="1">
              <w:r w:rsidR="00EF5357" w:rsidRPr="0056001C">
                <w:rPr>
                  <w:rStyle w:val="Hypertextovodkaz"/>
                  <w:rFonts w:ascii="Arial" w:hAnsi="Arial" w:cs="Arial"/>
                  <w:sz w:val="22"/>
                  <w:szCs w:val="22"/>
                </w:rPr>
                <w:t>belackova@adiktologie.cz</w:t>
              </w:r>
            </w:hyperlink>
          </w:p>
          <w:p w:rsidR="00E32349" w:rsidRPr="00AD1032" w:rsidRDefault="00E32349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067952" w:rsidRPr="00AD1032">
        <w:tc>
          <w:tcPr>
            <w:tcW w:w="9288" w:type="dxa"/>
            <w:gridSpan w:val="2"/>
            <w:shd w:val="clear" w:color="auto" w:fill="F3F3F3"/>
          </w:tcPr>
          <w:p w:rsidR="00067952" w:rsidRPr="00AD1032" w:rsidRDefault="00067952" w:rsidP="00156D25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656C9C" w:rsidRPr="00656C9C">
        <w:tc>
          <w:tcPr>
            <w:tcW w:w="9288" w:type="dxa"/>
            <w:gridSpan w:val="2"/>
            <w:shd w:val="clear" w:color="auto" w:fill="F3F3F3"/>
          </w:tcPr>
          <w:p w:rsidR="00656C9C" w:rsidRDefault="00656C9C" w:rsidP="00067952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656C9C">
              <w:rPr>
                <w:rFonts w:ascii="Arial" w:hAnsi="Arial" w:cs="Arial"/>
                <w:b/>
                <w:sz w:val="22"/>
                <w:szCs w:val="22"/>
              </w:rPr>
              <w:t>A: Výuka pro denní studium</w:t>
            </w:r>
            <w:r w:rsidR="00067952">
              <w:rPr>
                <w:rFonts w:ascii="Arial" w:hAnsi="Arial" w:cs="Arial"/>
                <w:b/>
                <w:sz w:val="22"/>
                <w:szCs w:val="22"/>
              </w:rPr>
              <w:t xml:space="preserve"> (termín, adresa a číslo místnosti)</w:t>
            </w:r>
            <w:r w:rsidRPr="00656C9C">
              <w:rPr>
                <w:rFonts w:ascii="Arial" w:hAnsi="Arial" w:cs="Arial"/>
                <w:b/>
                <w:sz w:val="22"/>
                <w:szCs w:val="22"/>
              </w:rPr>
              <w:t>:</w:t>
            </w:r>
          </w:p>
          <w:p w:rsidR="00067952" w:rsidRPr="00656C9C" w:rsidRDefault="00067952" w:rsidP="00067952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  <w:tr w:rsidR="00E32349" w:rsidRPr="00AD1032">
        <w:tc>
          <w:tcPr>
            <w:tcW w:w="2919" w:type="dxa"/>
            <w:shd w:val="clear" w:color="auto" w:fill="F3F3F3"/>
          </w:tcPr>
          <w:p w:rsidR="00E32349" w:rsidRPr="00656C9C" w:rsidRDefault="00E32349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656C9C">
              <w:rPr>
                <w:rFonts w:ascii="Arial" w:hAnsi="Arial" w:cs="Arial"/>
                <w:sz w:val="22"/>
                <w:szCs w:val="22"/>
              </w:rPr>
              <w:t>Přednáška/seminář</w:t>
            </w:r>
            <w:r w:rsidR="00AC62F8">
              <w:rPr>
                <w:rFonts w:ascii="Arial" w:hAnsi="Arial" w:cs="Arial"/>
                <w:sz w:val="22"/>
                <w:szCs w:val="22"/>
              </w:rPr>
              <w:t>/cvičení</w:t>
            </w:r>
            <w:r w:rsidRPr="00656C9C">
              <w:rPr>
                <w:rFonts w:ascii="Arial" w:hAnsi="Arial" w:cs="Arial"/>
                <w:sz w:val="22"/>
                <w:szCs w:val="22"/>
              </w:rPr>
              <w:t>:</w:t>
            </w:r>
          </w:p>
        </w:tc>
        <w:tc>
          <w:tcPr>
            <w:tcW w:w="6369" w:type="dxa"/>
          </w:tcPr>
          <w:p w:rsidR="00067952" w:rsidRPr="00AD1032" w:rsidRDefault="00067952">
            <w:pPr>
              <w:jc w:val="both"/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</w:tc>
      </w:tr>
      <w:tr w:rsidR="00E32349" w:rsidRPr="00AD1032">
        <w:tc>
          <w:tcPr>
            <w:tcW w:w="2919" w:type="dxa"/>
            <w:shd w:val="clear" w:color="auto" w:fill="F3F3F3"/>
          </w:tcPr>
          <w:p w:rsidR="00E32349" w:rsidRPr="00656C9C" w:rsidRDefault="00E32349" w:rsidP="00AC62F8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656C9C">
              <w:rPr>
                <w:rFonts w:ascii="Arial" w:hAnsi="Arial" w:cs="Arial"/>
                <w:sz w:val="22"/>
                <w:szCs w:val="22"/>
              </w:rPr>
              <w:t>Přednáška/seminář</w:t>
            </w:r>
            <w:r w:rsidR="00AC62F8">
              <w:rPr>
                <w:rFonts w:ascii="Arial" w:hAnsi="Arial" w:cs="Arial"/>
                <w:sz w:val="22"/>
                <w:szCs w:val="22"/>
              </w:rPr>
              <w:t>/cvičení</w:t>
            </w:r>
            <w:r w:rsidRPr="00656C9C">
              <w:rPr>
                <w:rFonts w:ascii="Arial" w:hAnsi="Arial" w:cs="Arial"/>
                <w:sz w:val="22"/>
                <w:szCs w:val="22"/>
              </w:rPr>
              <w:t>:</w:t>
            </w:r>
          </w:p>
        </w:tc>
        <w:tc>
          <w:tcPr>
            <w:tcW w:w="6369" w:type="dxa"/>
          </w:tcPr>
          <w:p w:rsidR="00067952" w:rsidRPr="00AD1032" w:rsidRDefault="00067952">
            <w:pPr>
              <w:jc w:val="both"/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</w:tc>
      </w:tr>
      <w:tr w:rsidR="00E32349" w:rsidRPr="00AD1032">
        <w:tc>
          <w:tcPr>
            <w:tcW w:w="9288" w:type="dxa"/>
            <w:gridSpan w:val="2"/>
            <w:shd w:val="clear" w:color="auto" w:fill="F3F3F3"/>
          </w:tcPr>
          <w:p w:rsidR="00E32349" w:rsidRPr="00AD1032" w:rsidRDefault="00E32349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656C9C" w:rsidRPr="00656C9C">
        <w:tc>
          <w:tcPr>
            <w:tcW w:w="9288" w:type="dxa"/>
            <w:gridSpan w:val="2"/>
            <w:shd w:val="clear" w:color="auto" w:fill="F3F3F3"/>
          </w:tcPr>
          <w:p w:rsidR="00656C9C" w:rsidRDefault="00656C9C" w:rsidP="00067952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B</w:t>
            </w:r>
            <w:r w:rsidRPr="00656C9C">
              <w:rPr>
                <w:rFonts w:ascii="Arial" w:hAnsi="Arial" w:cs="Arial"/>
                <w:b/>
                <w:sz w:val="22"/>
                <w:szCs w:val="22"/>
              </w:rPr>
              <w:t xml:space="preserve">: Výuka pro </w:t>
            </w:r>
            <w:r>
              <w:rPr>
                <w:rFonts w:ascii="Arial" w:hAnsi="Arial" w:cs="Arial"/>
                <w:b/>
                <w:sz w:val="22"/>
                <w:szCs w:val="22"/>
              </w:rPr>
              <w:t>kombinované</w:t>
            </w:r>
            <w:r w:rsidRPr="00656C9C">
              <w:rPr>
                <w:rFonts w:ascii="Arial" w:hAnsi="Arial" w:cs="Arial"/>
                <w:b/>
                <w:sz w:val="22"/>
                <w:szCs w:val="22"/>
              </w:rPr>
              <w:t xml:space="preserve"> studium</w:t>
            </w:r>
            <w:r w:rsidR="00067952">
              <w:rPr>
                <w:rFonts w:ascii="Arial" w:hAnsi="Arial" w:cs="Arial"/>
                <w:b/>
                <w:sz w:val="22"/>
                <w:szCs w:val="22"/>
              </w:rPr>
              <w:t xml:space="preserve"> (termín, adresa a číslo místnosti)</w:t>
            </w:r>
            <w:r w:rsidR="00067952" w:rsidRPr="00656C9C">
              <w:rPr>
                <w:rFonts w:ascii="Arial" w:hAnsi="Arial" w:cs="Arial"/>
                <w:b/>
                <w:sz w:val="22"/>
                <w:szCs w:val="22"/>
              </w:rPr>
              <w:t>:</w:t>
            </w:r>
          </w:p>
          <w:p w:rsidR="00067952" w:rsidRPr="00656C9C" w:rsidRDefault="00067952" w:rsidP="00067952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  <w:tr w:rsidR="00656C9C" w:rsidRPr="00AD1032">
        <w:tc>
          <w:tcPr>
            <w:tcW w:w="2919" w:type="dxa"/>
            <w:shd w:val="clear" w:color="auto" w:fill="F3F3F3"/>
          </w:tcPr>
          <w:p w:rsidR="00656C9C" w:rsidRPr="00656C9C" w:rsidRDefault="00656C9C" w:rsidP="00AC62F8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656C9C">
              <w:rPr>
                <w:rFonts w:ascii="Arial" w:hAnsi="Arial" w:cs="Arial"/>
                <w:sz w:val="22"/>
                <w:szCs w:val="22"/>
              </w:rPr>
              <w:t>Přednáška/seminář</w:t>
            </w:r>
            <w:r w:rsidR="00AC62F8">
              <w:rPr>
                <w:rFonts w:ascii="Arial" w:hAnsi="Arial" w:cs="Arial"/>
                <w:sz w:val="22"/>
                <w:szCs w:val="22"/>
              </w:rPr>
              <w:t>/cvičení</w:t>
            </w:r>
            <w:r w:rsidRPr="00656C9C">
              <w:rPr>
                <w:rFonts w:ascii="Arial" w:hAnsi="Arial" w:cs="Arial"/>
                <w:sz w:val="22"/>
                <w:szCs w:val="22"/>
              </w:rPr>
              <w:t>:</w:t>
            </w:r>
          </w:p>
        </w:tc>
        <w:tc>
          <w:tcPr>
            <w:tcW w:w="6369" w:type="dxa"/>
          </w:tcPr>
          <w:p w:rsidR="00067952" w:rsidRPr="00AD1032" w:rsidRDefault="00067952" w:rsidP="00156D25">
            <w:pPr>
              <w:jc w:val="both"/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</w:tc>
      </w:tr>
      <w:tr w:rsidR="00656C9C" w:rsidRPr="00AD1032">
        <w:tc>
          <w:tcPr>
            <w:tcW w:w="2919" w:type="dxa"/>
            <w:shd w:val="clear" w:color="auto" w:fill="F3F3F3"/>
          </w:tcPr>
          <w:p w:rsidR="00656C9C" w:rsidRPr="00656C9C" w:rsidRDefault="00656C9C" w:rsidP="00156D25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 w:rsidRPr="00656C9C">
              <w:rPr>
                <w:rFonts w:ascii="Arial" w:hAnsi="Arial" w:cs="Arial"/>
                <w:sz w:val="22"/>
                <w:szCs w:val="22"/>
              </w:rPr>
              <w:t>Přednáška/seminář</w:t>
            </w:r>
            <w:r w:rsidR="00AC62F8">
              <w:rPr>
                <w:rFonts w:ascii="Arial" w:hAnsi="Arial" w:cs="Arial"/>
                <w:sz w:val="22"/>
                <w:szCs w:val="22"/>
              </w:rPr>
              <w:t>/cvičení</w:t>
            </w:r>
            <w:r w:rsidRPr="00656C9C">
              <w:rPr>
                <w:rFonts w:ascii="Arial" w:hAnsi="Arial" w:cs="Arial"/>
                <w:sz w:val="22"/>
                <w:szCs w:val="22"/>
              </w:rPr>
              <w:t>:</w:t>
            </w:r>
          </w:p>
        </w:tc>
        <w:tc>
          <w:tcPr>
            <w:tcW w:w="6369" w:type="dxa"/>
          </w:tcPr>
          <w:p w:rsidR="00067952" w:rsidRPr="00AD1032" w:rsidRDefault="00067952" w:rsidP="00156D25">
            <w:pPr>
              <w:jc w:val="both"/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</w:tc>
      </w:tr>
      <w:tr w:rsidR="00656C9C" w:rsidRPr="00AD1032">
        <w:tc>
          <w:tcPr>
            <w:tcW w:w="92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3F3F3"/>
          </w:tcPr>
          <w:p w:rsidR="00656C9C" w:rsidRPr="00656C9C" w:rsidRDefault="00656C9C" w:rsidP="00156D25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656C9C">
              <w:rPr>
                <w:rFonts w:ascii="Arial" w:hAnsi="Arial" w:cs="Arial"/>
                <w:b/>
                <w:sz w:val="22"/>
                <w:szCs w:val="22"/>
              </w:rPr>
              <w:t>Poznámky:</w:t>
            </w:r>
          </w:p>
        </w:tc>
      </w:tr>
      <w:tr w:rsidR="00656C9C" w:rsidRPr="00AD1032">
        <w:tc>
          <w:tcPr>
            <w:tcW w:w="92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3F3F3"/>
          </w:tcPr>
          <w:p w:rsidR="00656C9C" w:rsidRDefault="00656C9C" w:rsidP="00156D25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  <w:p w:rsidR="00656C9C" w:rsidRDefault="00656C9C" w:rsidP="00156D25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  <w:p w:rsidR="00656C9C" w:rsidRDefault="00656C9C" w:rsidP="00156D25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  <w:p w:rsidR="00656C9C" w:rsidRPr="00AD1032" w:rsidRDefault="00656C9C" w:rsidP="00156D25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:rsidR="00AC62F8" w:rsidRPr="00AC62F8" w:rsidRDefault="00AC62F8">
      <w:pPr>
        <w:jc w:val="center"/>
        <w:rPr>
          <w:rFonts w:ascii="Arial" w:hAnsi="Arial" w:cs="Arial"/>
          <w:b/>
          <w:sz w:val="20"/>
          <w:szCs w:val="22"/>
        </w:rPr>
      </w:pPr>
    </w:p>
    <w:p w:rsidR="00564FF7" w:rsidRPr="00AC62F8" w:rsidRDefault="00067952">
      <w:pPr>
        <w:jc w:val="center"/>
        <w:rPr>
          <w:rFonts w:ascii="Arial" w:hAnsi="Arial" w:cs="Arial"/>
          <w:b/>
          <w:szCs w:val="22"/>
        </w:rPr>
      </w:pPr>
      <w:r w:rsidRPr="00AC62F8">
        <w:rPr>
          <w:rFonts w:ascii="Arial" w:hAnsi="Arial" w:cs="Arial"/>
          <w:b/>
          <w:szCs w:val="22"/>
        </w:rPr>
        <w:t xml:space="preserve">Poslední aktualizace sylabu: 1. </w:t>
      </w:r>
      <w:r w:rsidR="0051232D">
        <w:rPr>
          <w:rFonts w:ascii="Arial" w:hAnsi="Arial" w:cs="Arial"/>
          <w:b/>
          <w:szCs w:val="22"/>
        </w:rPr>
        <w:t>srpna</w:t>
      </w:r>
      <w:r w:rsidRPr="00AC62F8">
        <w:rPr>
          <w:rFonts w:ascii="Arial" w:hAnsi="Arial" w:cs="Arial"/>
          <w:b/>
          <w:szCs w:val="22"/>
        </w:rPr>
        <w:t xml:space="preserve"> 2009 </w:t>
      </w:r>
    </w:p>
    <w:p w:rsidR="00AC62F8" w:rsidRPr="00067952" w:rsidRDefault="00AC62F8">
      <w:pPr>
        <w:jc w:val="center"/>
        <w:rPr>
          <w:rFonts w:ascii="Arial" w:hAnsi="Arial" w:cs="Arial"/>
          <w:b/>
          <w:sz w:val="28"/>
          <w:szCs w:val="22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3227"/>
        <w:gridCol w:w="5985"/>
      </w:tblGrid>
      <w:tr w:rsidR="00AC62F8" w:rsidRPr="00156D25">
        <w:tc>
          <w:tcPr>
            <w:tcW w:w="9212" w:type="dxa"/>
            <w:gridSpan w:val="2"/>
            <w:shd w:val="clear" w:color="auto" w:fill="F2F2F2"/>
          </w:tcPr>
          <w:p w:rsidR="00AC62F8" w:rsidRPr="00156D25" w:rsidRDefault="00AC62F8" w:rsidP="00156D25">
            <w:pPr>
              <w:jc w:val="both"/>
              <w:rPr>
                <w:rFonts w:ascii="Arial" w:hAnsi="Arial" w:cs="Arial"/>
                <w:b/>
                <w:szCs w:val="22"/>
              </w:rPr>
            </w:pPr>
            <w:r w:rsidRPr="00156D25">
              <w:rPr>
                <w:rFonts w:ascii="Arial" w:hAnsi="Arial" w:cs="Arial"/>
                <w:b/>
                <w:szCs w:val="22"/>
              </w:rPr>
              <w:t>Cíle předmětu:</w:t>
            </w:r>
          </w:p>
          <w:p w:rsidR="00AC62F8" w:rsidRPr="00156D25" w:rsidRDefault="00AC62F8" w:rsidP="00156D25">
            <w:pPr>
              <w:jc w:val="both"/>
              <w:rPr>
                <w:rFonts w:ascii="Arial" w:hAnsi="Arial" w:cs="Arial"/>
                <w:b/>
                <w:szCs w:val="22"/>
              </w:rPr>
            </w:pPr>
          </w:p>
        </w:tc>
      </w:tr>
      <w:tr w:rsidR="00E63A8C" w:rsidRPr="00156D25">
        <w:tc>
          <w:tcPr>
            <w:tcW w:w="9212" w:type="dxa"/>
            <w:gridSpan w:val="2"/>
          </w:tcPr>
          <w:p w:rsidR="000010BB" w:rsidRDefault="00D021E3" w:rsidP="008A2987">
            <w:pPr>
              <w:jc w:val="both"/>
              <w:rPr>
                <w:rFonts w:ascii="Arial" w:hAnsi="Arial"/>
              </w:rPr>
            </w:pPr>
            <w:r>
              <w:rPr>
                <w:rFonts w:ascii="Arial" w:hAnsi="Arial" w:cs="Arial"/>
              </w:rPr>
              <w:t>V první, obecné části předmětu budou studentům</w:t>
            </w:r>
            <w:r w:rsidR="00C50757">
              <w:rPr>
                <w:rFonts w:ascii="Arial" w:hAnsi="Arial" w:cs="Arial"/>
              </w:rPr>
              <w:t xml:space="preserve"> objasn</w:t>
            </w:r>
            <w:r>
              <w:rPr>
                <w:rFonts w:ascii="Arial" w:hAnsi="Arial" w:cs="Arial"/>
              </w:rPr>
              <w:t>ěny</w:t>
            </w:r>
            <w:r w:rsidR="00C50757">
              <w:rPr>
                <w:rFonts w:ascii="Arial" w:hAnsi="Arial" w:cs="Arial"/>
              </w:rPr>
              <w:t xml:space="preserve"> pojmy ekonomie a ekonomi</w:t>
            </w:r>
            <w:r w:rsidR="00EF5357">
              <w:rPr>
                <w:rFonts w:ascii="Arial" w:hAnsi="Arial" w:cs="Arial"/>
              </w:rPr>
              <w:t>ka</w:t>
            </w:r>
            <w:r w:rsidR="00C50757">
              <w:rPr>
                <w:rFonts w:ascii="Arial" w:hAnsi="Arial" w:cs="Arial"/>
              </w:rPr>
              <w:t>, makroekonomie a mik</w:t>
            </w:r>
            <w:r w:rsidR="00582220">
              <w:rPr>
                <w:rFonts w:ascii="Arial" w:hAnsi="Arial" w:cs="Arial"/>
              </w:rPr>
              <w:t>r</w:t>
            </w:r>
            <w:r w:rsidR="00C50757">
              <w:rPr>
                <w:rFonts w:ascii="Arial" w:hAnsi="Arial" w:cs="Arial"/>
              </w:rPr>
              <w:t xml:space="preserve">oekonomie. </w:t>
            </w:r>
            <w:r w:rsidR="00582220">
              <w:rPr>
                <w:rFonts w:ascii="Arial" w:hAnsi="Arial" w:cs="Arial"/>
              </w:rPr>
              <w:t>Student b</w:t>
            </w:r>
            <w:r w:rsidR="00C50757">
              <w:rPr>
                <w:rFonts w:ascii="Arial" w:hAnsi="Arial" w:cs="Arial"/>
              </w:rPr>
              <w:t>ude schopen pracovat s </w:t>
            </w:r>
            <w:r w:rsidR="00582220">
              <w:rPr>
                <w:rFonts w:ascii="Arial" w:hAnsi="Arial" w:cs="Arial"/>
              </w:rPr>
              <w:t>jednotlivými</w:t>
            </w:r>
            <w:r w:rsidR="00C50757">
              <w:rPr>
                <w:rFonts w:ascii="Arial" w:hAnsi="Arial" w:cs="Arial"/>
              </w:rPr>
              <w:t xml:space="preserve"> </w:t>
            </w:r>
            <w:r w:rsidR="00582220">
              <w:rPr>
                <w:rFonts w:ascii="Arial" w:hAnsi="Arial" w:cs="Arial"/>
              </w:rPr>
              <w:t xml:space="preserve">makroekonomickými a mikroekonomickými </w:t>
            </w:r>
            <w:r w:rsidR="00EC29BF">
              <w:rPr>
                <w:rFonts w:ascii="Arial" w:hAnsi="Arial" w:cs="Arial"/>
              </w:rPr>
              <w:t>uka</w:t>
            </w:r>
            <w:r w:rsidR="00EF5357">
              <w:rPr>
                <w:rFonts w:ascii="Arial" w:hAnsi="Arial" w:cs="Arial"/>
              </w:rPr>
              <w:t>zateli</w:t>
            </w:r>
            <w:r w:rsidR="008151C7">
              <w:rPr>
                <w:rFonts w:ascii="Arial" w:hAnsi="Arial" w:cs="Arial"/>
              </w:rPr>
              <w:t xml:space="preserve"> a osvojí si základní nástroje ekonomické analýzy.</w:t>
            </w:r>
            <w:r w:rsidR="00EF5357">
              <w:rPr>
                <w:rFonts w:ascii="Arial" w:hAnsi="Arial" w:cs="Arial"/>
              </w:rPr>
              <w:t xml:space="preserve"> </w:t>
            </w:r>
            <w:r w:rsidR="00C50757">
              <w:rPr>
                <w:rFonts w:ascii="Arial" w:hAnsi="Arial" w:cs="Arial"/>
              </w:rPr>
              <w:t xml:space="preserve">Student bude na konci kurzu rozlišovat pojmy a charakteristiky </w:t>
            </w:r>
            <w:r w:rsidR="00E63A8C">
              <w:rPr>
                <w:rFonts w:ascii="Arial" w:hAnsi="Arial" w:cs="Arial"/>
              </w:rPr>
              <w:t>mikroekonomie a makroekonomie a</w:t>
            </w:r>
            <w:r w:rsidR="00E63A8C" w:rsidRPr="00220AFD">
              <w:rPr>
                <w:rFonts w:ascii="Arial" w:hAnsi="Arial" w:cs="Arial"/>
              </w:rPr>
              <w:t xml:space="preserve"> </w:t>
            </w:r>
            <w:r w:rsidR="00E63A8C">
              <w:rPr>
                <w:rFonts w:ascii="Arial" w:hAnsi="Arial" w:cs="Arial"/>
              </w:rPr>
              <w:t>vztahů</w:t>
            </w:r>
            <w:r w:rsidR="006C4FF8">
              <w:rPr>
                <w:rFonts w:ascii="Arial" w:hAnsi="Arial" w:cs="Arial"/>
              </w:rPr>
              <w:t xml:space="preserve"> mezi nimi</w:t>
            </w:r>
            <w:r w:rsidR="00E63A8C" w:rsidRPr="00220AFD">
              <w:rPr>
                <w:rFonts w:ascii="Arial" w:hAnsi="Arial" w:cs="Arial"/>
              </w:rPr>
              <w:t xml:space="preserve"> </w:t>
            </w:r>
            <w:r w:rsidR="00E63A8C">
              <w:rPr>
                <w:rFonts w:ascii="Arial" w:hAnsi="Arial" w:cs="Arial"/>
              </w:rPr>
              <w:t xml:space="preserve">– poptávka, </w:t>
            </w:r>
            <w:r w:rsidR="006C4FF8">
              <w:rPr>
                <w:rFonts w:ascii="Arial" w:hAnsi="Arial" w:cs="Arial"/>
              </w:rPr>
              <w:t>nabídka</w:t>
            </w:r>
            <w:r w:rsidR="00E63A8C">
              <w:rPr>
                <w:rFonts w:ascii="Arial" w:hAnsi="Arial" w:cs="Arial"/>
              </w:rPr>
              <w:t xml:space="preserve">, </w:t>
            </w:r>
            <w:r w:rsidR="006C4FF8">
              <w:rPr>
                <w:rFonts w:ascii="Arial" w:hAnsi="Arial" w:cs="Arial"/>
              </w:rPr>
              <w:t>rovnovážný stav</w:t>
            </w:r>
            <w:r w:rsidR="00E63A8C">
              <w:rPr>
                <w:rFonts w:ascii="Arial" w:hAnsi="Arial" w:cs="Arial"/>
              </w:rPr>
              <w:t>, spotřeba, investice, vládní výda</w:t>
            </w:r>
            <w:r w:rsidR="006C4FF8">
              <w:rPr>
                <w:rFonts w:ascii="Arial" w:hAnsi="Arial" w:cs="Arial"/>
              </w:rPr>
              <w:t>je</w:t>
            </w:r>
            <w:r w:rsidR="00E63A8C">
              <w:rPr>
                <w:rFonts w:ascii="Arial" w:hAnsi="Arial" w:cs="Arial"/>
              </w:rPr>
              <w:t xml:space="preserve">, export, HDP, HNP, přidaná hodnota, šedá ekonomika, </w:t>
            </w:r>
            <w:r w:rsidR="006C4FF8">
              <w:rPr>
                <w:rFonts w:ascii="Arial" w:hAnsi="Arial" w:cs="Arial"/>
              </w:rPr>
              <w:t>nelegální</w:t>
            </w:r>
            <w:r w:rsidR="00E63A8C">
              <w:rPr>
                <w:rFonts w:ascii="Arial" w:hAnsi="Arial" w:cs="Arial"/>
              </w:rPr>
              <w:t xml:space="preserve"> trh, a.j.</w:t>
            </w:r>
            <w:r w:rsidR="00E63A8C" w:rsidRPr="00220AFD">
              <w:rPr>
                <w:rFonts w:ascii="Arial" w:hAnsi="Arial" w:cs="Arial"/>
              </w:rPr>
              <w:t xml:space="preserve"> </w:t>
            </w:r>
            <w:r w:rsidR="00E63A8C">
              <w:rPr>
                <w:rFonts w:ascii="Arial" w:hAnsi="Arial" w:cs="Arial"/>
              </w:rPr>
              <w:t>Druhá a část p</w:t>
            </w:r>
            <w:r w:rsidR="00E63A8C" w:rsidRPr="00220AFD">
              <w:rPr>
                <w:rFonts w:ascii="Arial" w:hAnsi="Arial" w:cs="Arial"/>
              </w:rPr>
              <w:t>ředmět</w:t>
            </w:r>
            <w:r w:rsidR="00E63A8C">
              <w:rPr>
                <w:rFonts w:ascii="Arial" w:hAnsi="Arial" w:cs="Arial"/>
              </w:rPr>
              <w:t>u</w:t>
            </w:r>
            <w:r w:rsidR="00E63A8C" w:rsidRPr="00220AFD">
              <w:rPr>
                <w:rFonts w:ascii="Arial" w:hAnsi="Arial" w:cs="Arial"/>
              </w:rPr>
              <w:t xml:space="preserve"> bude zaměřen</w:t>
            </w:r>
            <w:r w:rsidR="00E63A8C">
              <w:rPr>
                <w:rFonts w:ascii="Arial" w:hAnsi="Arial" w:cs="Arial"/>
              </w:rPr>
              <w:t>a</w:t>
            </w:r>
            <w:r w:rsidR="00E63A8C" w:rsidRPr="00220AFD">
              <w:rPr>
                <w:rFonts w:ascii="Arial" w:hAnsi="Arial" w:cs="Arial"/>
              </w:rPr>
              <w:t xml:space="preserve"> </w:t>
            </w:r>
            <w:r w:rsidR="00E63A8C">
              <w:rPr>
                <w:rFonts w:ascii="Arial" w:hAnsi="Arial" w:cs="Arial"/>
              </w:rPr>
              <w:t>na souvislosti</w:t>
            </w:r>
            <w:r w:rsidR="00E63A8C" w:rsidRPr="00220AFD">
              <w:rPr>
                <w:rFonts w:ascii="Arial" w:hAnsi="Arial" w:cs="Arial"/>
              </w:rPr>
              <w:t xml:space="preserve"> ekonomiky </w:t>
            </w:r>
            <w:r w:rsidR="00E63A8C">
              <w:rPr>
                <w:rFonts w:ascii="Arial" w:hAnsi="Arial" w:cs="Arial"/>
              </w:rPr>
              <w:t>a</w:t>
            </w:r>
            <w:r w:rsidR="00E63A8C" w:rsidRPr="00220AFD">
              <w:rPr>
                <w:rFonts w:ascii="Arial" w:hAnsi="Arial" w:cs="Arial"/>
              </w:rPr>
              <w:t xml:space="preserve"> zdravotnictví</w:t>
            </w:r>
            <w:r w:rsidR="006C4FF8">
              <w:rPr>
                <w:rFonts w:ascii="Arial" w:hAnsi="Arial" w:cs="Arial"/>
              </w:rPr>
              <w:t xml:space="preserve"> a</w:t>
            </w:r>
            <w:r w:rsidR="00E63A8C" w:rsidRPr="00220AFD">
              <w:rPr>
                <w:rFonts w:ascii="Arial" w:hAnsi="Arial" w:cs="Arial"/>
              </w:rPr>
              <w:t xml:space="preserve"> vysvětlení </w:t>
            </w:r>
            <w:r w:rsidR="00E63A8C">
              <w:rPr>
                <w:rFonts w:ascii="Arial" w:hAnsi="Arial" w:cs="Arial"/>
              </w:rPr>
              <w:t xml:space="preserve">ekonomických veličin na </w:t>
            </w:r>
            <w:r w:rsidR="00E63A8C" w:rsidRPr="00220AFD">
              <w:rPr>
                <w:rFonts w:ascii="Arial" w:hAnsi="Arial" w:cs="Arial"/>
              </w:rPr>
              <w:t>příkladech zdravotnictví. Budou diskutovány jednotlivé zdravotnické systémy ve vztahu k financování zdravotnictví</w:t>
            </w:r>
            <w:r w:rsidR="00E63A8C">
              <w:rPr>
                <w:rFonts w:ascii="Arial" w:hAnsi="Arial" w:cs="Arial"/>
              </w:rPr>
              <w:t xml:space="preserve"> a zdravotnických služeb</w:t>
            </w:r>
            <w:r w:rsidR="00E63A8C" w:rsidRPr="00220AFD">
              <w:rPr>
                <w:rFonts w:ascii="Arial" w:hAnsi="Arial" w:cs="Arial"/>
              </w:rPr>
              <w:t xml:space="preserve">. Specifickou část bude tvořit úvod </w:t>
            </w:r>
            <w:r w:rsidR="00E63A8C">
              <w:rPr>
                <w:rFonts w:ascii="Arial" w:hAnsi="Arial" w:cs="Arial"/>
              </w:rPr>
              <w:t xml:space="preserve">do </w:t>
            </w:r>
            <w:r w:rsidR="00E63A8C" w:rsidRPr="00220AFD">
              <w:rPr>
                <w:rFonts w:ascii="Arial" w:hAnsi="Arial" w:cs="Arial"/>
              </w:rPr>
              <w:t>ekonomické</w:t>
            </w:r>
            <w:r w:rsidR="006C4FF8">
              <w:rPr>
                <w:rFonts w:ascii="Arial" w:hAnsi="Arial" w:cs="Arial"/>
              </w:rPr>
              <w:t xml:space="preserve"> evaluace</w:t>
            </w:r>
            <w:r w:rsidR="00E63A8C" w:rsidRPr="00220AFD">
              <w:rPr>
                <w:rFonts w:ascii="Arial" w:hAnsi="Arial" w:cs="Arial"/>
              </w:rPr>
              <w:t xml:space="preserve"> ve zdravotnictví a jeho </w:t>
            </w:r>
            <w:r w:rsidR="006C4FF8">
              <w:rPr>
                <w:rFonts w:ascii="Arial" w:hAnsi="Arial" w:cs="Arial"/>
              </w:rPr>
              <w:t>metod</w:t>
            </w:r>
            <w:r w:rsidR="00E63A8C" w:rsidRPr="00220AFD">
              <w:rPr>
                <w:rFonts w:ascii="Arial" w:hAnsi="Arial" w:cs="Arial"/>
              </w:rPr>
              <w:t xml:space="preserve">. Značná část </w:t>
            </w:r>
            <w:r w:rsidR="00E63A8C" w:rsidRPr="008A2987">
              <w:rPr>
                <w:rFonts w:ascii="Arial" w:hAnsi="Arial" w:cs="Arial"/>
              </w:rPr>
              <w:t xml:space="preserve">bude věnovaná </w:t>
            </w:r>
            <w:r w:rsidR="000010BB" w:rsidRPr="008A2987">
              <w:rPr>
                <w:rFonts w:ascii="Arial" w:hAnsi="Arial" w:cs="Arial"/>
              </w:rPr>
              <w:t>financování a finančnímu managementu</w:t>
            </w:r>
            <w:r w:rsidR="00E63A8C" w:rsidRPr="008A2987">
              <w:rPr>
                <w:rFonts w:ascii="Arial" w:hAnsi="Arial" w:cs="Arial"/>
              </w:rPr>
              <w:t xml:space="preserve"> zdravotnického zařízení na mikroúrovni a hodnocení zdravotníků za zdravotnické výkony. Bude diskutovaná problematika veřejného zdraví a ekonomického rozvoje</w:t>
            </w:r>
            <w:r w:rsidR="008D7AD5" w:rsidRPr="008A2987">
              <w:rPr>
                <w:rFonts w:ascii="Arial" w:hAnsi="Arial" w:cs="Arial"/>
              </w:rPr>
              <w:t xml:space="preserve"> a</w:t>
            </w:r>
            <w:r w:rsidR="00E63A8C" w:rsidRPr="008A2987">
              <w:rPr>
                <w:rFonts w:ascii="Arial" w:hAnsi="Arial" w:cs="Arial"/>
              </w:rPr>
              <w:t xml:space="preserve"> </w:t>
            </w:r>
            <w:r w:rsidR="008D7AD5" w:rsidRPr="008A2987">
              <w:rPr>
                <w:rFonts w:ascii="Arial" w:hAnsi="Arial" w:cs="Arial"/>
              </w:rPr>
              <w:t>e</w:t>
            </w:r>
            <w:r w:rsidR="00E63A8C" w:rsidRPr="008A2987">
              <w:rPr>
                <w:rFonts w:ascii="Arial" w:hAnsi="Arial" w:cs="Arial"/>
              </w:rPr>
              <w:t xml:space="preserve">konomika a etika ve zdravotnictví. Na konci kurzu budou studenti schopni analyzovat mikroekonomické a makroekonomické veličiny a jejich propojení na zdravotnický systém. Budou schopni analyzovat typy zdravotnického systému a jejich dopad na spotřebitele a investora. Porozumějí vybraným zdravotnickým reformám a jejich příčinám. </w:t>
            </w:r>
            <w:r w:rsidR="000010BB" w:rsidRPr="008A2987">
              <w:rPr>
                <w:rFonts w:ascii="Arial" w:hAnsi="Arial" w:cs="Arial"/>
              </w:rPr>
              <w:t>Budou schopni navrhovat řešení financování zdravotní péče pro marginalizované a neplatící skupiny populace</w:t>
            </w:r>
            <w:r w:rsidR="00E63A8C" w:rsidRPr="008A2987">
              <w:rPr>
                <w:rFonts w:ascii="Arial" w:hAnsi="Arial" w:cs="Arial"/>
              </w:rPr>
              <w:t xml:space="preserve"> jak v systému zdravotnické péče poskytované státem, tak i v soukromých zdravotnických zařízeních</w:t>
            </w:r>
            <w:r w:rsidR="008A2987">
              <w:rPr>
                <w:rFonts w:ascii="Arial" w:hAnsi="Arial" w:cs="Arial"/>
              </w:rPr>
              <w:t>.</w:t>
            </w:r>
          </w:p>
        </w:tc>
      </w:tr>
      <w:tr w:rsidR="00E63A8C" w:rsidRPr="00156D25">
        <w:tc>
          <w:tcPr>
            <w:tcW w:w="9212" w:type="dxa"/>
            <w:gridSpan w:val="2"/>
            <w:shd w:val="clear" w:color="auto" w:fill="F2F2F2"/>
          </w:tcPr>
          <w:p w:rsidR="00E63A8C" w:rsidRPr="00156D25" w:rsidRDefault="00E63A8C" w:rsidP="00156D25">
            <w:pPr>
              <w:jc w:val="both"/>
              <w:rPr>
                <w:rFonts w:ascii="Arial" w:hAnsi="Arial" w:cs="Arial"/>
                <w:szCs w:val="22"/>
              </w:rPr>
            </w:pPr>
            <w:r w:rsidRPr="00156D25">
              <w:rPr>
                <w:rFonts w:ascii="Arial" w:hAnsi="Arial" w:cs="Arial"/>
                <w:b/>
                <w:szCs w:val="22"/>
              </w:rPr>
              <w:t>Rozsah předmětu</w:t>
            </w:r>
            <w:r w:rsidRPr="00156D25">
              <w:rPr>
                <w:rFonts w:ascii="Arial" w:hAnsi="Arial" w:cs="Arial"/>
                <w:szCs w:val="22"/>
              </w:rPr>
              <w:t xml:space="preserve">: </w:t>
            </w:r>
          </w:p>
          <w:p w:rsidR="00E63A8C" w:rsidRPr="00156D25" w:rsidRDefault="00E63A8C" w:rsidP="00156D25">
            <w:pPr>
              <w:jc w:val="both"/>
              <w:rPr>
                <w:rFonts w:ascii="Arial" w:hAnsi="Arial" w:cs="Arial"/>
                <w:b/>
                <w:szCs w:val="22"/>
              </w:rPr>
            </w:pPr>
          </w:p>
        </w:tc>
      </w:tr>
      <w:tr w:rsidR="00E63A8C" w:rsidRPr="00156D25">
        <w:tc>
          <w:tcPr>
            <w:tcW w:w="3227" w:type="dxa"/>
          </w:tcPr>
          <w:p w:rsidR="00E63A8C" w:rsidRPr="00156D25" w:rsidRDefault="00E63A8C" w:rsidP="00156D25">
            <w:pPr>
              <w:jc w:val="both"/>
              <w:rPr>
                <w:rFonts w:ascii="Arial" w:hAnsi="Arial" w:cs="Arial"/>
                <w:b/>
                <w:szCs w:val="22"/>
              </w:rPr>
            </w:pPr>
            <w:r w:rsidRPr="00156D25">
              <w:rPr>
                <w:rFonts w:ascii="Arial" w:hAnsi="Arial" w:cs="Arial"/>
                <w:szCs w:val="22"/>
              </w:rPr>
              <w:t>Přednáška:</w:t>
            </w:r>
            <w:r w:rsidRPr="00156D25">
              <w:rPr>
                <w:rFonts w:ascii="Arial" w:hAnsi="Arial" w:cs="Arial"/>
                <w:szCs w:val="22"/>
              </w:rPr>
              <w:tab/>
            </w:r>
          </w:p>
        </w:tc>
        <w:tc>
          <w:tcPr>
            <w:tcW w:w="5985" w:type="dxa"/>
          </w:tcPr>
          <w:p w:rsidR="00E63A8C" w:rsidRPr="00156D25" w:rsidRDefault="00E63A8C" w:rsidP="00156D25">
            <w:pPr>
              <w:jc w:val="both"/>
              <w:rPr>
                <w:rFonts w:ascii="Arial" w:hAnsi="Arial" w:cs="Arial"/>
                <w:szCs w:val="22"/>
              </w:rPr>
            </w:pPr>
            <w:r w:rsidRPr="00156D25">
              <w:rPr>
                <w:rFonts w:ascii="Arial" w:hAnsi="Arial" w:cs="Arial"/>
                <w:szCs w:val="22"/>
              </w:rPr>
              <w:t xml:space="preserve">1 hodina </w:t>
            </w:r>
          </w:p>
        </w:tc>
      </w:tr>
      <w:tr w:rsidR="00E63A8C" w:rsidRPr="00156D25">
        <w:tc>
          <w:tcPr>
            <w:tcW w:w="3227" w:type="dxa"/>
          </w:tcPr>
          <w:p w:rsidR="00E63A8C" w:rsidRPr="00156D25" w:rsidRDefault="00E63A8C" w:rsidP="00156D25">
            <w:pPr>
              <w:jc w:val="both"/>
              <w:rPr>
                <w:rFonts w:ascii="Arial" w:hAnsi="Arial" w:cs="Arial"/>
                <w:b/>
                <w:szCs w:val="22"/>
              </w:rPr>
            </w:pPr>
            <w:r w:rsidRPr="00156D25">
              <w:rPr>
                <w:rFonts w:ascii="Arial" w:hAnsi="Arial" w:cs="Arial"/>
                <w:szCs w:val="22"/>
              </w:rPr>
              <w:t>Seminář:</w:t>
            </w:r>
          </w:p>
        </w:tc>
        <w:tc>
          <w:tcPr>
            <w:tcW w:w="5985" w:type="dxa"/>
          </w:tcPr>
          <w:p w:rsidR="00E63A8C" w:rsidRPr="00156D25" w:rsidRDefault="00E63A8C" w:rsidP="00156D25">
            <w:pPr>
              <w:jc w:val="both"/>
              <w:rPr>
                <w:rFonts w:ascii="Arial" w:hAnsi="Arial" w:cs="Arial"/>
                <w:szCs w:val="22"/>
              </w:rPr>
            </w:pPr>
            <w:r w:rsidRPr="00156D25">
              <w:rPr>
                <w:rFonts w:ascii="Arial" w:hAnsi="Arial" w:cs="Arial"/>
                <w:szCs w:val="22"/>
              </w:rPr>
              <w:t>0 hodin</w:t>
            </w:r>
          </w:p>
        </w:tc>
      </w:tr>
      <w:tr w:rsidR="00E63A8C" w:rsidRPr="00156D25">
        <w:tc>
          <w:tcPr>
            <w:tcW w:w="3227" w:type="dxa"/>
          </w:tcPr>
          <w:p w:rsidR="00E63A8C" w:rsidRPr="00156D25" w:rsidRDefault="00E63A8C" w:rsidP="00156D25">
            <w:pPr>
              <w:jc w:val="both"/>
              <w:rPr>
                <w:rFonts w:ascii="Arial" w:hAnsi="Arial" w:cs="Arial"/>
                <w:b/>
                <w:szCs w:val="22"/>
              </w:rPr>
            </w:pPr>
            <w:r w:rsidRPr="00156D25">
              <w:rPr>
                <w:rFonts w:ascii="Arial" w:hAnsi="Arial" w:cs="Arial"/>
                <w:szCs w:val="22"/>
              </w:rPr>
              <w:t>Cvičení:</w:t>
            </w:r>
          </w:p>
        </w:tc>
        <w:tc>
          <w:tcPr>
            <w:tcW w:w="5985" w:type="dxa"/>
          </w:tcPr>
          <w:p w:rsidR="00E63A8C" w:rsidRPr="00156D25" w:rsidRDefault="00E63A8C" w:rsidP="00156D25">
            <w:pPr>
              <w:jc w:val="both"/>
              <w:rPr>
                <w:rFonts w:ascii="Arial" w:hAnsi="Arial" w:cs="Arial"/>
                <w:szCs w:val="22"/>
              </w:rPr>
            </w:pPr>
            <w:r w:rsidRPr="00156D25">
              <w:rPr>
                <w:rFonts w:ascii="Arial" w:hAnsi="Arial" w:cs="Arial"/>
                <w:szCs w:val="22"/>
              </w:rPr>
              <w:t>1 hodina</w:t>
            </w:r>
          </w:p>
        </w:tc>
      </w:tr>
      <w:tr w:rsidR="00E63A8C" w:rsidRPr="00156D25">
        <w:tc>
          <w:tcPr>
            <w:tcW w:w="3227" w:type="dxa"/>
          </w:tcPr>
          <w:p w:rsidR="00E63A8C" w:rsidRPr="00156D25" w:rsidRDefault="00E63A8C" w:rsidP="00156D25">
            <w:pPr>
              <w:jc w:val="both"/>
              <w:rPr>
                <w:rFonts w:ascii="Arial" w:hAnsi="Arial" w:cs="Arial"/>
                <w:b/>
                <w:szCs w:val="22"/>
              </w:rPr>
            </w:pPr>
            <w:r w:rsidRPr="00156D25">
              <w:rPr>
                <w:rFonts w:ascii="Arial" w:hAnsi="Arial" w:cs="Arial"/>
                <w:szCs w:val="22"/>
              </w:rPr>
              <w:t>Celkem hodin za semestr:</w:t>
            </w:r>
          </w:p>
        </w:tc>
        <w:tc>
          <w:tcPr>
            <w:tcW w:w="5985" w:type="dxa"/>
          </w:tcPr>
          <w:p w:rsidR="00E63A8C" w:rsidRPr="00156D25" w:rsidRDefault="00E63A8C" w:rsidP="00156D25">
            <w:pPr>
              <w:jc w:val="both"/>
              <w:rPr>
                <w:rFonts w:ascii="Arial" w:hAnsi="Arial" w:cs="Arial"/>
                <w:szCs w:val="22"/>
              </w:rPr>
            </w:pPr>
            <w:r w:rsidRPr="00156D25">
              <w:rPr>
                <w:rFonts w:ascii="Arial" w:hAnsi="Arial" w:cs="Arial"/>
                <w:szCs w:val="22"/>
              </w:rPr>
              <w:t xml:space="preserve">30 hodin </w:t>
            </w:r>
          </w:p>
        </w:tc>
      </w:tr>
    </w:tbl>
    <w:p w:rsidR="00AC62F8" w:rsidRDefault="00AC62F8" w:rsidP="00E70146">
      <w:pPr>
        <w:jc w:val="both"/>
        <w:rPr>
          <w:rFonts w:ascii="Arial" w:hAnsi="Arial" w:cs="Arial"/>
          <w:b/>
          <w:szCs w:val="22"/>
        </w:rPr>
      </w:pPr>
    </w:p>
    <w:p w:rsidR="00E32349" w:rsidRPr="00E70146" w:rsidRDefault="00E32349" w:rsidP="00E70146">
      <w:pPr>
        <w:jc w:val="both"/>
        <w:rPr>
          <w:rFonts w:ascii="Arial" w:hAnsi="Arial" w:cs="Arial"/>
          <w:szCs w:val="22"/>
        </w:rPr>
      </w:pPr>
    </w:p>
    <w:p w:rsidR="00E32349" w:rsidRDefault="00E32349">
      <w:pPr>
        <w:jc w:val="both"/>
        <w:rPr>
          <w:rFonts w:ascii="Arial" w:hAnsi="Arial" w:cs="Arial"/>
          <w:sz w:val="22"/>
          <w:szCs w:val="22"/>
        </w:rPr>
      </w:pPr>
    </w:p>
    <w:p w:rsidR="00E70146" w:rsidRDefault="00E70146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C62F8" w:rsidRDefault="00AC62F8">
      <w:pPr>
        <w:jc w:val="both"/>
        <w:rPr>
          <w:rFonts w:ascii="Arial" w:hAnsi="Arial" w:cs="Arial"/>
          <w:sz w:val="22"/>
          <w:szCs w:val="22"/>
        </w:rPr>
      </w:pPr>
    </w:p>
    <w:p w:rsidR="00AD1032" w:rsidRPr="00AD1032" w:rsidRDefault="00AD1032">
      <w:pPr>
        <w:jc w:val="both"/>
        <w:rPr>
          <w:rFonts w:ascii="Arial" w:hAnsi="Arial" w:cs="Arial"/>
          <w:sz w:val="22"/>
          <w:szCs w:val="22"/>
        </w:rPr>
      </w:pPr>
    </w:p>
    <w:tbl>
      <w:tblPr>
        <w:tblW w:w="964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/>
      </w:tblPr>
      <w:tblGrid>
        <w:gridCol w:w="2808"/>
        <w:gridCol w:w="6840"/>
      </w:tblGrid>
      <w:tr w:rsidR="00AC62F8" w:rsidRPr="00AD1032">
        <w:tc>
          <w:tcPr>
            <w:tcW w:w="9648" w:type="dxa"/>
            <w:gridSpan w:val="2"/>
            <w:shd w:val="clear" w:color="auto" w:fill="F3F3F3"/>
          </w:tcPr>
          <w:p w:rsidR="00AC62F8" w:rsidRDefault="00AC62F8" w:rsidP="00AC62F8">
            <w:pPr>
              <w:jc w:val="center"/>
              <w:rPr>
                <w:rFonts w:ascii="Arial" w:hAnsi="Arial" w:cs="Arial"/>
                <w:b/>
                <w:szCs w:val="22"/>
              </w:rPr>
            </w:pPr>
            <w:r w:rsidRPr="00AC62F8">
              <w:rPr>
                <w:rFonts w:ascii="Arial" w:hAnsi="Arial" w:cs="Arial"/>
                <w:b/>
                <w:szCs w:val="22"/>
              </w:rPr>
              <w:t>Obsah přednášek/seminářů/cvičení</w:t>
            </w:r>
          </w:p>
          <w:p w:rsidR="00AC62F8" w:rsidRPr="00AD1032" w:rsidRDefault="00AC62F8" w:rsidP="00AC62F8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E32349" w:rsidRPr="00AD1032">
        <w:tc>
          <w:tcPr>
            <w:tcW w:w="2808" w:type="dxa"/>
          </w:tcPr>
          <w:p w:rsidR="00E32349" w:rsidRPr="00AD1032" w:rsidRDefault="00E32349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Přednáška </w:t>
            </w:r>
            <w:r w:rsidR="00D4499E"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a seminář </w:t>
            </w: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1  </w:t>
            </w:r>
          </w:p>
          <w:p w:rsidR="00E32349" w:rsidRDefault="00D4499E" w:rsidP="004E6D44">
            <w:pPr>
              <w:rPr>
                <w:rFonts w:ascii="Arial" w:hAnsi="Arial" w:cs="Arial"/>
                <w:sz w:val="22"/>
                <w:szCs w:val="22"/>
              </w:rPr>
            </w:pPr>
            <w:r w:rsidRPr="00AD1032">
              <w:rPr>
                <w:rFonts w:ascii="Arial" w:hAnsi="Arial" w:cs="Arial"/>
                <w:sz w:val="22"/>
                <w:szCs w:val="22"/>
              </w:rPr>
              <w:t xml:space="preserve">Úvod </w:t>
            </w:r>
            <w:r w:rsidR="004E6D44">
              <w:rPr>
                <w:rFonts w:ascii="Arial" w:hAnsi="Arial" w:cs="Arial"/>
                <w:sz w:val="22"/>
                <w:szCs w:val="22"/>
              </w:rPr>
              <w:t>do makroekonomie</w:t>
            </w:r>
          </w:p>
          <w:p w:rsidR="00093643" w:rsidRPr="00093643" w:rsidRDefault="00093643" w:rsidP="004E6D44">
            <w:pPr>
              <w:rPr>
                <w:rFonts w:ascii="Arial" w:hAnsi="Arial" w:cs="Arial"/>
                <w:i/>
                <w:iCs/>
                <w:color w:val="FF6600"/>
                <w:sz w:val="22"/>
                <w:szCs w:val="22"/>
              </w:rPr>
            </w:pPr>
            <w:r w:rsidRPr="00093643">
              <w:rPr>
                <w:rFonts w:ascii="Arial" w:hAnsi="Arial" w:cs="Arial"/>
                <w:i/>
                <w:iCs/>
                <w:sz w:val="22"/>
                <w:szCs w:val="22"/>
              </w:rPr>
              <w:t>(Holčíková)</w:t>
            </w:r>
          </w:p>
        </w:tc>
        <w:tc>
          <w:tcPr>
            <w:tcW w:w="6840" w:type="dxa"/>
          </w:tcPr>
          <w:p w:rsidR="00E32349" w:rsidRPr="00AD1032" w:rsidRDefault="00E32349">
            <w:pPr>
              <w:jc w:val="both"/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Anotace </w:t>
            </w:r>
          </w:p>
          <w:p w:rsidR="00E70146" w:rsidRDefault="004B0A5D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efinování pojmů, základní</w:t>
            </w:r>
            <w:r w:rsidR="00570334">
              <w:rPr>
                <w:rFonts w:ascii="Arial" w:hAnsi="Arial" w:cs="Arial"/>
                <w:sz w:val="22"/>
                <w:szCs w:val="22"/>
              </w:rPr>
              <w:t xml:space="preserve"> ekonomické veličiny, mě</w:t>
            </w:r>
            <w:r>
              <w:rPr>
                <w:rFonts w:ascii="Arial" w:hAnsi="Arial" w:cs="Arial"/>
                <w:sz w:val="22"/>
                <w:szCs w:val="22"/>
              </w:rPr>
              <w:t>ření výkonnosti ekonomiky,</w:t>
            </w:r>
            <w:r w:rsidR="00D4499E" w:rsidRPr="00AD1032">
              <w:rPr>
                <w:rFonts w:ascii="Arial" w:hAnsi="Arial" w:cs="Arial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</w:rPr>
              <w:t>omezenost zdrojů v ekonomice, tři základní otázky ekonomie</w:t>
            </w:r>
          </w:p>
          <w:p w:rsidR="002210F5" w:rsidRDefault="002210F5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  <w:p w:rsidR="00E32349" w:rsidRPr="00AD1032" w:rsidRDefault="00E70146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color w:val="FF6600"/>
                <w:sz w:val="22"/>
                <w:szCs w:val="22"/>
              </w:rPr>
              <w:t>K</w:t>
            </w:r>
            <w:r w:rsidR="00E32349" w:rsidRPr="00AD1032">
              <w:rPr>
                <w:rFonts w:ascii="Arial" w:hAnsi="Arial" w:cs="Arial"/>
                <w:color w:val="FF6600"/>
                <w:sz w:val="22"/>
                <w:szCs w:val="22"/>
              </w:rPr>
              <w:t>líčové pojmy</w:t>
            </w:r>
            <w:r w:rsidR="00E32349" w:rsidRPr="00AD1032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:rsidR="00E32349" w:rsidRDefault="0057033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Ekonomie, ekonomika, mikroekonomie, makroekonomie, </w:t>
            </w:r>
            <w:r w:rsidR="005072FC">
              <w:rPr>
                <w:rFonts w:ascii="Arial" w:hAnsi="Arial" w:cs="Arial"/>
                <w:sz w:val="22"/>
                <w:szCs w:val="22"/>
              </w:rPr>
              <w:t xml:space="preserve">agregátní </w:t>
            </w:r>
            <w:r w:rsidR="004E6D44">
              <w:rPr>
                <w:rFonts w:ascii="Arial" w:hAnsi="Arial" w:cs="Arial"/>
                <w:sz w:val="22"/>
                <w:szCs w:val="22"/>
              </w:rPr>
              <w:t>p</w:t>
            </w:r>
            <w:r w:rsidR="005567A0">
              <w:rPr>
                <w:rFonts w:ascii="Arial" w:hAnsi="Arial" w:cs="Arial"/>
                <w:sz w:val="22"/>
                <w:szCs w:val="22"/>
              </w:rPr>
              <w:t xml:space="preserve">optávka, </w:t>
            </w:r>
            <w:r w:rsidR="005072FC">
              <w:rPr>
                <w:rFonts w:ascii="Arial" w:hAnsi="Arial" w:cs="Arial"/>
                <w:sz w:val="22"/>
                <w:szCs w:val="22"/>
              </w:rPr>
              <w:t xml:space="preserve">agregátní </w:t>
            </w:r>
            <w:r w:rsidR="000A0AE9">
              <w:rPr>
                <w:rFonts w:ascii="Arial" w:hAnsi="Arial" w:cs="Arial"/>
                <w:sz w:val="22"/>
                <w:szCs w:val="22"/>
              </w:rPr>
              <w:t>nabídka</w:t>
            </w:r>
            <w:r w:rsidR="005567A0">
              <w:rPr>
                <w:rFonts w:ascii="Arial" w:hAnsi="Arial" w:cs="Arial"/>
                <w:sz w:val="22"/>
                <w:szCs w:val="22"/>
              </w:rPr>
              <w:t xml:space="preserve">, equilibrium, </w:t>
            </w:r>
            <w:r>
              <w:rPr>
                <w:rFonts w:ascii="Arial" w:hAnsi="Arial" w:cs="Arial"/>
                <w:sz w:val="22"/>
                <w:szCs w:val="22"/>
              </w:rPr>
              <w:t xml:space="preserve">HDP, HNP, přidaná hodnota, </w:t>
            </w:r>
            <w:r w:rsidR="004B0A5D">
              <w:rPr>
                <w:rFonts w:ascii="Arial" w:hAnsi="Arial" w:cs="Arial"/>
                <w:sz w:val="22"/>
                <w:szCs w:val="22"/>
              </w:rPr>
              <w:t xml:space="preserve">input, output, </w:t>
            </w:r>
            <w:r w:rsidR="002D690A">
              <w:rPr>
                <w:rFonts w:ascii="Arial" w:hAnsi="Arial" w:cs="Arial"/>
                <w:sz w:val="22"/>
                <w:szCs w:val="22"/>
              </w:rPr>
              <w:t>spotřeba, investice, vládní příjmy a výda</w:t>
            </w:r>
            <w:r w:rsidR="000A0AE9">
              <w:rPr>
                <w:rFonts w:ascii="Arial" w:hAnsi="Arial" w:cs="Arial"/>
                <w:sz w:val="22"/>
                <w:szCs w:val="22"/>
              </w:rPr>
              <w:t>je</w:t>
            </w:r>
            <w:r w:rsidR="002D690A">
              <w:rPr>
                <w:rFonts w:ascii="Arial" w:hAnsi="Arial" w:cs="Arial"/>
                <w:sz w:val="22"/>
                <w:szCs w:val="22"/>
              </w:rPr>
              <w:t xml:space="preserve">, </w:t>
            </w:r>
            <w:r>
              <w:rPr>
                <w:rFonts w:ascii="Arial" w:hAnsi="Arial" w:cs="Arial"/>
                <w:sz w:val="22"/>
                <w:szCs w:val="22"/>
              </w:rPr>
              <w:t>veřejný statek, dan</w:t>
            </w:r>
            <w:r w:rsidR="009E2BD7">
              <w:rPr>
                <w:rFonts w:ascii="Arial" w:hAnsi="Arial" w:cs="Arial"/>
                <w:sz w:val="22"/>
                <w:szCs w:val="22"/>
              </w:rPr>
              <w:t>ě</w:t>
            </w:r>
          </w:p>
          <w:p w:rsidR="00E70146" w:rsidRPr="00AD1032" w:rsidRDefault="00E7014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E32349" w:rsidRPr="00AD1032">
        <w:tc>
          <w:tcPr>
            <w:tcW w:w="2808" w:type="dxa"/>
          </w:tcPr>
          <w:p w:rsidR="00E32349" w:rsidRPr="00AD1032" w:rsidRDefault="00E32349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Přednáška </w:t>
            </w:r>
            <w:r w:rsidR="00D4499E"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a seminář </w:t>
            </w: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2  </w:t>
            </w:r>
          </w:p>
          <w:p w:rsidR="00787A46" w:rsidRDefault="005072FC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ějiny ekonomického myšlení</w:t>
            </w:r>
          </w:p>
          <w:p w:rsidR="00E32349" w:rsidRPr="00AD1032" w:rsidRDefault="00093643">
            <w:pPr>
              <w:rPr>
                <w:rFonts w:ascii="Arial" w:hAnsi="Arial" w:cs="Arial"/>
                <w:sz w:val="22"/>
                <w:szCs w:val="22"/>
              </w:rPr>
            </w:pPr>
            <w:r w:rsidRPr="00093643">
              <w:rPr>
                <w:rFonts w:ascii="Arial" w:hAnsi="Arial" w:cs="Arial"/>
                <w:i/>
                <w:iCs/>
                <w:sz w:val="22"/>
                <w:szCs w:val="22"/>
              </w:rPr>
              <w:t>(Holčíková)</w:t>
            </w:r>
          </w:p>
        </w:tc>
        <w:tc>
          <w:tcPr>
            <w:tcW w:w="6840" w:type="dxa"/>
          </w:tcPr>
          <w:p w:rsidR="00E32349" w:rsidRPr="00AD1032" w:rsidRDefault="00E32349">
            <w:pPr>
              <w:jc w:val="both"/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Anotace </w:t>
            </w:r>
          </w:p>
          <w:p w:rsidR="00E70146" w:rsidRDefault="004B0A5D" w:rsidP="002210F5">
            <w:pPr>
              <w:pStyle w:val="Normlnweb"/>
              <w:spacing w:before="0" w:beforeAutospacing="0" w:after="0" w:afterAutospacing="0" w:line="240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Vplyv státu na fungování ekonomiky</w:t>
            </w:r>
            <w:r w:rsidR="009E2BD7">
              <w:rPr>
                <w:rFonts w:ascii="Arial" w:hAnsi="Arial" w:cs="Arial"/>
                <w:sz w:val="22"/>
                <w:szCs w:val="22"/>
              </w:rPr>
              <w:t xml:space="preserve"> – základní typy ekonomik</w:t>
            </w:r>
            <w:r>
              <w:rPr>
                <w:rFonts w:ascii="Arial" w:hAnsi="Arial" w:cs="Arial"/>
                <w:sz w:val="22"/>
                <w:szCs w:val="22"/>
              </w:rPr>
              <w:t xml:space="preserve">: </w:t>
            </w:r>
            <w:r w:rsidR="009E2BD7">
              <w:rPr>
                <w:rFonts w:ascii="Arial" w:hAnsi="Arial" w:cs="Arial"/>
                <w:sz w:val="22"/>
                <w:szCs w:val="22"/>
              </w:rPr>
              <w:t xml:space="preserve">klasická, </w:t>
            </w:r>
            <w:r w:rsidR="005116C9">
              <w:rPr>
                <w:rFonts w:ascii="Arial" w:hAnsi="Arial" w:cs="Arial"/>
                <w:sz w:val="22"/>
                <w:szCs w:val="22"/>
              </w:rPr>
              <w:t>keynesiá</w:t>
            </w:r>
            <w:r>
              <w:rPr>
                <w:rFonts w:ascii="Arial" w:hAnsi="Arial" w:cs="Arial"/>
                <w:sz w:val="22"/>
                <w:szCs w:val="22"/>
              </w:rPr>
              <w:t>nska</w:t>
            </w:r>
            <w:r w:rsidR="009E2BD7">
              <w:rPr>
                <w:rFonts w:ascii="Arial" w:hAnsi="Arial" w:cs="Arial"/>
                <w:sz w:val="22"/>
                <w:szCs w:val="22"/>
              </w:rPr>
              <w:t>, neoklasická, rak</w:t>
            </w:r>
            <w:r w:rsidR="005116C9">
              <w:rPr>
                <w:rFonts w:ascii="Arial" w:hAnsi="Arial" w:cs="Arial"/>
                <w:sz w:val="22"/>
                <w:szCs w:val="22"/>
              </w:rPr>
              <w:t>ouská</w:t>
            </w:r>
            <w:r w:rsidR="009E2BD7">
              <w:rPr>
                <w:rFonts w:ascii="Arial" w:hAnsi="Arial" w:cs="Arial"/>
                <w:sz w:val="22"/>
                <w:szCs w:val="22"/>
              </w:rPr>
              <w:t>, nová klasická ekonomika.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8F127C">
              <w:rPr>
                <w:rFonts w:ascii="Arial" w:hAnsi="Arial" w:cs="Arial"/>
                <w:sz w:val="22"/>
                <w:szCs w:val="22"/>
              </w:rPr>
              <w:t>A</w:t>
            </w:r>
            <w:r w:rsidR="001C0299">
              <w:rPr>
                <w:rFonts w:ascii="Arial" w:hAnsi="Arial" w:cs="Arial"/>
                <w:sz w:val="22"/>
                <w:szCs w:val="22"/>
              </w:rPr>
              <w:t>plikace</w:t>
            </w:r>
            <w:r w:rsidR="008F127C">
              <w:rPr>
                <w:rFonts w:ascii="Arial" w:hAnsi="Arial" w:cs="Arial"/>
                <w:sz w:val="22"/>
                <w:szCs w:val="22"/>
              </w:rPr>
              <w:t xml:space="preserve"> v s</w:t>
            </w:r>
            <w:r w:rsidR="001C0299">
              <w:rPr>
                <w:rFonts w:ascii="Arial" w:hAnsi="Arial" w:cs="Arial"/>
                <w:sz w:val="22"/>
                <w:szCs w:val="22"/>
              </w:rPr>
              <w:t>oučas</w:t>
            </w:r>
            <w:r w:rsidR="008F127C">
              <w:rPr>
                <w:rFonts w:ascii="Arial" w:hAnsi="Arial" w:cs="Arial"/>
                <w:sz w:val="22"/>
                <w:szCs w:val="22"/>
              </w:rPr>
              <w:t xml:space="preserve">ných </w:t>
            </w:r>
            <w:r w:rsidR="001C0299">
              <w:rPr>
                <w:rFonts w:ascii="Arial" w:hAnsi="Arial" w:cs="Arial"/>
                <w:sz w:val="22"/>
                <w:szCs w:val="22"/>
              </w:rPr>
              <w:t>zdravotnický</w:t>
            </w:r>
            <w:r w:rsidR="008F127C">
              <w:rPr>
                <w:rFonts w:ascii="Arial" w:hAnsi="Arial" w:cs="Arial"/>
                <w:sz w:val="22"/>
                <w:szCs w:val="22"/>
              </w:rPr>
              <w:t>ch systémech.</w:t>
            </w:r>
          </w:p>
          <w:p w:rsidR="002210F5" w:rsidRDefault="002210F5" w:rsidP="002210F5">
            <w:pPr>
              <w:pStyle w:val="Normlnweb"/>
              <w:spacing w:before="0" w:beforeAutospacing="0" w:after="0" w:afterAutospacing="0" w:line="240" w:lineRule="auto"/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  <w:p w:rsidR="00E32349" w:rsidRPr="00AD1032" w:rsidRDefault="00E32349">
            <w:pPr>
              <w:rPr>
                <w:rFonts w:ascii="Arial" w:hAnsi="Arial" w:cs="Arial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>Klíčové pojmy</w:t>
            </w:r>
            <w:r w:rsidRPr="00AD1032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:rsidR="00E70146" w:rsidRPr="00AD1032" w:rsidRDefault="008F127C" w:rsidP="000B272C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Klasický liberalismus, laissez-faire, merkantilizmus, škola racionálnych očakávaní, </w:t>
            </w:r>
          </w:p>
        </w:tc>
      </w:tr>
      <w:tr w:rsidR="005072FC" w:rsidRPr="00AD1032">
        <w:tc>
          <w:tcPr>
            <w:tcW w:w="2808" w:type="dxa"/>
          </w:tcPr>
          <w:p w:rsidR="005072FC" w:rsidRPr="005072FC" w:rsidRDefault="000010BB" w:rsidP="00B61C0F">
            <w:pPr>
              <w:spacing w:after="120"/>
              <w:rPr>
                <w:rFonts w:ascii="Arial" w:hAnsi="Arial" w:cs="Arial"/>
                <w:color w:val="FF9900"/>
                <w:sz w:val="22"/>
                <w:szCs w:val="22"/>
              </w:rPr>
            </w:pPr>
            <w:r w:rsidRPr="000010BB">
              <w:rPr>
                <w:rFonts w:ascii="Arial" w:hAnsi="Arial" w:cs="Arial"/>
                <w:color w:val="FF9900"/>
                <w:sz w:val="22"/>
                <w:szCs w:val="22"/>
              </w:rPr>
              <w:t xml:space="preserve">Přednáška a seminář 3  </w:t>
            </w:r>
          </w:p>
          <w:p w:rsidR="005072FC" w:rsidRDefault="000010BB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010BB">
              <w:rPr>
                <w:rFonts w:ascii="Arial" w:hAnsi="Arial" w:cs="Arial"/>
                <w:color w:val="000000"/>
                <w:sz w:val="22"/>
                <w:szCs w:val="22"/>
              </w:rPr>
              <w:t>Úvod do mikroekonomie</w:t>
            </w:r>
          </w:p>
          <w:p w:rsidR="00B61C0F" w:rsidRPr="00093643" w:rsidRDefault="000010BB">
            <w:pPr>
              <w:spacing w:after="120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0010BB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(Běláčková)</w:t>
            </w:r>
          </w:p>
        </w:tc>
        <w:tc>
          <w:tcPr>
            <w:tcW w:w="6840" w:type="dxa"/>
          </w:tcPr>
          <w:p w:rsidR="005072FC" w:rsidRDefault="005072FC">
            <w:pPr>
              <w:jc w:val="both"/>
              <w:rPr>
                <w:rFonts w:ascii="Arial" w:hAnsi="Arial" w:cs="Arial"/>
                <w:color w:val="FF9900"/>
                <w:sz w:val="22"/>
                <w:szCs w:val="22"/>
              </w:rPr>
            </w:pPr>
            <w:r>
              <w:rPr>
                <w:rFonts w:ascii="Arial" w:hAnsi="Arial" w:cs="Arial"/>
                <w:color w:val="FF9900"/>
                <w:sz w:val="22"/>
                <w:szCs w:val="22"/>
              </w:rPr>
              <w:t>Anotace</w:t>
            </w:r>
          </w:p>
          <w:p w:rsidR="005072FC" w:rsidRDefault="005072FC">
            <w:pPr>
              <w:jc w:val="both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920E69">
              <w:rPr>
                <w:rFonts w:ascii="Arial" w:hAnsi="Arial" w:cs="Arial"/>
                <w:color w:val="000000"/>
                <w:sz w:val="22"/>
                <w:szCs w:val="22"/>
              </w:rPr>
              <w:t>Ekonomie v kontextu ostatních společenských věd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, imperialismus ekonomické vědy</w:t>
            </w:r>
            <w:r w:rsidRPr="00920E69">
              <w:rPr>
                <w:rFonts w:ascii="Arial" w:hAnsi="Arial" w:cs="Arial"/>
                <w:color w:val="000000"/>
                <w:sz w:val="22"/>
                <w:szCs w:val="22"/>
              </w:rPr>
              <w:t>. Předpoklad racionality jedince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, maximalizace užitku. </w:t>
            </w:r>
            <w:r w:rsidR="005631D2">
              <w:rPr>
                <w:rFonts w:ascii="Arial" w:hAnsi="Arial" w:cs="Arial"/>
                <w:color w:val="000000"/>
                <w:sz w:val="22"/>
                <w:szCs w:val="22"/>
              </w:rPr>
              <w:t>Gary Becker a jeho přínos, teorie racionální závislosti. Myslet jako ekonom, hodnotově neutrální věda.</w:t>
            </w:r>
          </w:p>
          <w:p w:rsidR="005072FC" w:rsidRDefault="005072FC">
            <w:pPr>
              <w:jc w:val="both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  <w:p w:rsidR="005072FC" w:rsidRDefault="005072FC">
            <w:pPr>
              <w:jc w:val="both"/>
              <w:rPr>
                <w:rFonts w:ascii="Arial" w:hAnsi="Arial" w:cs="Arial"/>
                <w:color w:val="FF9900"/>
                <w:sz w:val="22"/>
                <w:szCs w:val="22"/>
              </w:rPr>
            </w:pPr>
            <w:r>
              <w:rPr>
                <w:rFonts w:ascii="Arial" w:hAnsi="Arial" w:cs="Arial"/>
                <w:color w:val="FF9900"/>
                <w:sz w:val="22"/>
                <w:szCs w:val="22"/>
              </w:rPr>
              <w:t>Klíčové pojmy</w:t>
            </w:r>
          </w:p>
          <w:p w:rsidR="005631D2" w:rsidRPr="005631D2" w:rsidRDefault="005072FC" w:rsidP="005631D2">
            <w:pPr>
              <w:spacing w:after="120"/>
              <w:jc w:val="both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Racionalita,</w:t>
            </w:r>
            <w:r w:rsidR="008D7AD5">
              <w:rPr>
                <w:rFonts w:ascii="Arial" w:hAnsi="Arial" w:cs="Arial"/>
                <w:color w:val="000000"/>
                <w:sz w:val="22"/>
                <w:szCs w:val="22"/>
              </w:rPr>
              <w:t>maximalizace užitku, Gary Becker,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chicagská škola.</w:t>
            </w:r>
          </w:p>
        </w:tc>
      </w:tr>
      <w:tr w:rsidR="005072FC" w:rsidRPr="00AD1032">
        <w:tc>
          <w:tcPr>
            <w:tcW w:w="2808" w:type="dxa"/>
          </w:tcPr>
          <w:p w:rsidR="005072FC" w:rsidRPr="005072FC" w:rsidRDefault="005072FC" w:rsidP="005072FC">
            <w:pPr>
              <w:rPr>
                <w:rFonts w:ascii="Arial" w:hAnsi="Arial" w:cs="Arial"/>
                <w:color w:val="FF9900"/>
                <w:sz w:val="22"/>
                <w:szCs w:val="22"/>
              </w:rPr>
            </w:pPr>
            <w:r w:rsidRPr="005072FC">
              <w:rPr>
                <w:rFonts w:ascii="Arial" w:hAnsi="Arial" w:cs="Arial"/>
                <w:color w:val="FF9900"/>
                <w:sz w:val="22"/>
                <w:szCs w:val="22"/>
              </w:rPr>
              <w:t xml:space="preserve">Přednáška a seminář </w:t>
            </w:r>
            <w:r>
              <w:rPr>
                <w:rFonts w:ascii="Arial" w:hAnsi="Arial" w:cs="Arial"/>
                <w:color w:val="FF9900"/>
                <w:sz w:val="22"/>
                <w:szCs w:val="22"/>
              </w:rPr>
              <w:t>4</w:t>
            </w:r>
            <w:r w:rsidRPr="005072FC">
              <w:rPr>
                <w:rFonts w:ascii="Arial" w:hAnsi="Arial" w:cs="Arial"/>
                <w:color w:val="FF9900"/>
                <w:sz w:val="22"/>
                <w:szCs w:val="22"/>
              </w:rPr>
              <w:t xml:space="preserve">  </w:t>
            </w:r>
          </w:p>
          <w:p w:rsidR="005072FC" w:rsidRDefault="000010BB" w:rsidP="00B61C0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010BB">
              <w:rPr>
                <w:rFonts w:ascii="Arial" w:hAnsi="Arial" w:cs="Arial"/>
                <w:color w:val="000000"/>
                <w:sz w:val="22"/>
                <w:szCs w:val="22"/>
              </w:rPr>
              <w:t>Poptávka a její křivka</w:t>
            </w:r>
          </w:p>
          <w:p w:rsidR="00B61C0F" w:rsidRPr="00093643" w:rsidRDefault="000010BB" w:rsidP="00B61C0F">
            <w:pPr>
              <w:spacing w:after="120"/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0010BB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(Běláčková)</w:t>
            </w:r>
          </w:p>
        </w:tc>
        <w:tc>
          <w:tcPr>
            <w:tcW w:w="6840" w:type="dxa"/>
          </w:tcPr>
          <w:p w:rsidR="005072FC" w:rsidRDefault="005072FC">
            <w:pPr>
              <w:jc w:val="both"/>
              <w:rPr>
                <w:rFonts w:ascii="Arial" w:hAnsi="Arial" w:cs="Arial"/>
                <w:color w:val="FF9900"/>
                <w:sz w:val="22"/>
                <w:szCs w:val="22"/>
              </w:rPr>
            </w:pPr>
            <w:r>
              <w:rPr>
                <w:rFonts w:ascii="Arial" w:hAnsi="Arial" w:cs="Arial"/>
                <w:color w:val="FF9900"/>
                <w:sz w:val="22"/>
                <w:szCs w:val="22"/>
              </w:rPr>
              <w:t>Anotace</w:t>
            </w:r>
          </w:p>
          <w:p w:rsidR="005072FC" w:rsidRDefault="005072FC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Křivka individuální poptávky a její determinanty. Posun křivky poptávky a posun po křivce. Elasticita poptávky, její determinanty a aplikace. Racionalita spotřebitele a diskontování v čase.</w:t>
            </w:r>
            <w:r w:rsidR="005631D2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:rsidR="005072FC" w:rsidRDefault="005072FC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  <w:p w:rsidR="005072FC" w:rsidRDefault="005072FC">
            <w:pPr>
              <w:jc w:val="both"/>
              <w:rPr>
                <w:rFonts w:ascii="Arial" w:hAnsi="Arial" w:cs="Arial"/>
                <w:color w:val="FF9900"/>
                <w:sz w:val="22"/>
                <w:szCs w:val="22"/>
              </w:rPr>
            </w:pPr>
            <w:r>
              <w:rPr>
                <w:rFonts w:ascii="Arial" w:hAnsi="Arial" w:cs="Arial"/>
                <w:color w:val="FF9900"/>
                <w:sz w:val="22"/>
                <w:szCs w:val="22"/>
              </w:rPr>
              <w:t>Klíčová slova</w:t>
            </w:r>
          </w:p>
          <w:p w:rsidR="005072FC" w:rsidRPr="005072FC" w:rsidRDefault="005631D2">
            <w:pPr>
              <w:spacing w:after="120"/>
              <w:jc w:val="both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Substituty, komplementy, cenová elasticita.</w:t>
            </w:r>
          </w:p>
        </w:tc>
      </w:tr>
      <w:tr w:rsidR="005072FC" w:rsidRPr="00AD1032">
        <w:tc>
          <w:tcPr>
            <w:tcW w:w="2808" w:type="dxa"/>
          </w:tcPr>
          <w:p w:rsidR="005072FC" w:rsidRPr="00AD1032" w:rsidRDefault="005072FC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Přednáška a seminář </w:t>
            </w:r>
            <w:r w:rsidR="005631D2">
              <w:rPr>
                <w:rFonts w:ascii="Arial" w:hAnsi="Arial" w:cs="Arial"/>
                <w:color w:val="FF6600"/>
                <w:sz w:val="22"/>
                <w:szCs w:val="22"/>
              </w:rPr>
              <w:t>5</w:t>
            </w:r>
          </w:p>
          <w:p w:rsidR="005072FC" w:rsidRDefault="005631D2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Úvod do ekonomie zdravotnictví</w:t>
            </w:r>
          </w:p>
          <w:p w:rsidR="00093643" w:rsidRPr="00AD1032" w:rsidRDefault="00093643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093643">
              <w:rPr>
                <w:rFonts w:ascii="Arial" w:hAnsi="Arial" w:cs="Arial"/>
                <w:i/>
                <w:iCs/>
                <w:sz w:val="22"/>
                <w:szCs w:val="22"/>
              </w:rPr>
              <w:t>(Holčíková)</w:t>
            </w:r>
          </w:p>
        </w:tc>
        <w:tc>
          <w:tcPr>
            <w:tcW w:w="6840" w:type="dxa"/>
          </w:tcPr>
          <w:p w:rsidR="005072FC" w:rsidRPr="00AD1032" w:rsidRDefault="005072FC">
            <w:pPr>
              <w:jc w:val="both"/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Anotace </w:t>
            </w:r>
          </w:p>
          <w:p w:rsidR="005072FC" w:rsidRPr="00AD1032" w:rsidRDefault="005072FC" w:rsidP="00571A5C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Úvod do ekonomie zdravotnictví. Typy zdravotnických systémů.</w:t>
            </w:r>
            <w:r w:rsidRPr="00AD1032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:rsidR="005072FC" w:rsidRPr="00AD1032" w:rsidRDefault="005072FC" w:rsidP="00D4499E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akroekonomické podmínky, zdraví a mortalita. Reformy zdravotnictví.</w:t>
            </w:r>
          </w:p>
          <w:p w:rsidR="005072FC" w:rsidRDefault="005072FC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  <w:p w:rsidR="005072FC" w:rsidRPr="00AD1032" w:rsidRDefault="005072FC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>Klíčové pojmy</w:t>
            </w:r>
          </w:p>
          <w:p w:rsidR="005072FC" w:rsidRPr="00AD1032" w:rsidRDefault="005072FC" w:rsidP="00F71FAF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edicare, Medicaid</w:t>
            </w:r>
          </w:p>
        </w:tc>
      </w:tr>
      <w:tr w:rsidR="005072FC" w:rsidRPr="00AD1032">
        <w:tc>
          <w:tcPr>
            <w:tcW w:w="2808" w:type="dxa"/>
          </w:tcPr>
          <w:p w:rsidR="005072FC" w:rsidRPr="00AD1032" w:rsidRDefault="005072FC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Přednáška a seminář </w:t>
            </w:r>
            <w:r w:rsidR="005631D2">
              <w:rPr>
                <w:rFonts w:ascii="Arial" w:hAnsi="Arial" w:cs="Arial"/>
                <w:color w:val="FF6600"/>
                <w:sz w:val="22"/>
                <w:szCs w:val="22"/>
              </w:rPr>
              <w:t>6</w:t>
            </w:r>
          </w:p>
          <w:p w:rsidR="005072FC" w:rsidRDefault="005631D2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Financování zdravotnictví</w:t>
            </w:r>
          </w:p>
          <w:p w:rsidR="00093643" w:rsidRPr="00AD1032" w:rsidRDefault="00093643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093643">
              <w:rPr>
                <w:rFonts w:ascii="Arial" w:hAnsi="Arial" w:cs="Arial"/>
                <w:i/>
                <w:iCs/>
                <w:sz w:val="22"/>
                <w:szCs w:val="22"/>
              </w:rPr>
              <w:t>(Holčíková)</w:t>
            </w:r>
          </w:p>
        </w:tc>
        <w:tc>
          <w:tcPr>
            <w:tcW w:w="6840" w:type="dxa"/>
          </w:tcPr>
          <w:p w:rsidR="005072FC" w:rsidRPr="00AD1032" w:rsidRDefault="005072FC" w:rsidP="00730282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Anotace </w:t>
            </w:r>
          </w:p>
          <w:p w:rsidR="005072FC" w:rsidRPr="00AD1032" w:rsidRDefault="005072FC" w:rsidP="00730282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Financování zdravotnictv</w:t>
            </w:r>
            <w:r w:rsidR="008D7AD5">
              <w:rPr>
                <w:rFonts w:ascii="Arial" w:hAnsi="Arial" w:cs="Arial"/>
                <w:sz w:val="22"/>
                <w:szCs w:val="22"/>
              </w:rPr>
              <w:t>í</w:t>
            </w:r>
            <w:r>
              <w:rPr>
                <w:rFonts w:ascii="Arial" w:hAnsi="Arial" w:cs="Arial"/>
                <w:sz w:val="22"/>
                <w:szCs w:val="22"/>
              </w:rPr>
              <w:t xml:space="preserve"> – státem financované zdravotnictví, soukromé zdroje. Výdaje, výstupy a využití zdravotnictví. Hodnota zdravotního pojištění.</w:t>
            </w:r>
            <w:r w:rsidR="005631D2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:rsidR="005072FC" w:rsidRDefault="005072FC" w:rsidP="00730282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  <w:p w:rsidR="005072FC" w:rsidRPr="00AD1032" w:rsidRDefault="005072FC" w:rsidP="00730282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Klíčové pojmy </w:t>
            </w:r>
          </w:p>
          <w:p w:rsidR="005072FC" w:rsidRPr="00AD1032" w:rsidRDefault="005072FC" w:rsidP="00F71FAF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Daně, povinné platby zdravotnictví, povinné pojištění, dobrovolné </w:t>
            </w:r>
            <w:r>
              <w:rPr>
                <w:rFonts w:ascii="Arial" w:hAnsi="Arial" w:cs="Arial"/>
                <w:sz w:val="22"/>
                <w:szCs w:val="22"/>
              </w:rPr>
              <w:lastRenderedPageBreak/>
              <w:t xml:space="preserve">připojištění, personální náklady, investiční náklady, fixní náklady, variabilní náklady. </w:t>
            </w:r>
          </w:p>
        </w:tc>
      </w:tr>
      <w:tr w:rsidR="005631D2" w:rsidRPr="00AD1032">
        <w:tc>
          <w:tcPr>
            <w:tcW w:w="2808" w:type="dxa"/>
          </w:tcPr>
          <w:p w:rsidR="005631D2" w:rsidRPr="00AF0A70" w:rsidRDefault="005631D2">
            <w:pPr>
              <w:rPr>
                <w:rFonts w:ascii="Arial" w:hAnsi="Arial" w:cs="Arial"/>
                <w:color w:val="FF9900"/>
                <w:sz w:val="22"/>
                <w:szCs w:val="22"/>
              </w:rPr>
            </w:pPr>
            <w:r w:rsidRPr="00AF0A70">
              <w:rPr>
                <w:rFonts w:ascii="Arial" w:hAnsi="Arial" w:cs="Arial"/>
                <w:color w:val="FF9900"/>
                <w:sz w:val="22"/>
                <w:szCs w:val="22"/>
              </w:rPr>
              <w:lastRenderedPageBreak/>
              <w:t>Přednáška a seminář 7</w:t>
            </w:r>
          </w:p>
          <w:p w:rsidR="005631D2" w:rsidRDefault="000010BB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AF0A70">
              <w:rPr>
                <w:rFonts w:ascii="Arial" w:hAnsi="Arial" w:cs="Arial"/>
                <w:color w:val="000000"/>
                <w:sz w:val="22"/>
                <w:szCs w:val="22"/>
              </w:rPr>
              <w:t>Zdravotnictví v ČR</w:t>
            </w:r>
          </w:p>
          <w:p w:rsidR="008D7AD5" w:rsidRPr="00093643" w:rsidRDefault="000010BB" w:rsidP="008D7AD5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0010BB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(Běláčková)</w:t>
            </w:r>
          </w:p>
        </w:tc>
        <w:tc>
          <w:tcPr>
            <w:tcW w:w="6840" w:type="dxa"/>
          </w:tcPr>
          <w:p w:rsidR="005631D2" w:rsidRDefault="005631D2" w:rsidP="00730282">
            <w:pPr>
              <w:rPr>
                <w:rFonts w:ascii="Arial" w:hAnsi="Arial" w:cs="Arial"/>
                <w:color w:val="FF9900"/>
                <w:sz w:val="22"/>
                <w:szCs w:val="22"/>
              </w:rPr>
            </w:pPr>
            <w:r>
              <w:rPr>
                <w:rFonts w:ascii="Arial" w:hAnsi="Arial" w:cs="Arial"/>
                <w:color w:val="FF9900"/>
                <w:sz w:val="22"/>
                <w:szCs w:val="22"/>
              </w:rPr>
              <w:t>Anotace</w:t>
            </w:r>
          </w:p>
          <w:p w:rsidR="005631D2" w:rsidRPr="005631D2" w:rsidRDefault="005631D2" w:rsidP="0073028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631D2">
              <w:rPr>
                <w:rFonts w:ascii="Arial" w:hAnsi="Arial" w:cs="Arial"/>
                <w:color w:val="000000"/>
                <w:sz w:val="22"/>
                <w:szCs w:val="22"/>
              </w:rPr>
              <w:t>Zdravotnictví a jeho financování v České republice. Klíčoví hráči, finanční toky, lékař a jeho role ve zdravotnickém systému, typy plateb (stanovení hodnoty bodu, motivační aspekty jednotlivých výkonů), poplatky u lékaře – současný stav, přístup ke zdravotní péči, práva a povinnosti pojištěnce.</w:t>
            </w:r>
          </w:p>
          <w:p w:rsidR="005631D2" w:rsidRDefault="005631D2" w:rsidP="0073028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  <w:p w:rsidR="005631D2" w:rsidRDefault="005631D2" w:rsidP="00730282">
            <w:pPr>
              <w:rPr>
                <w:rFonts w:ascii="Arial" w:hAnsi="Arial" w:cs="Arial"/>
                <w:color w:val="FF9900"/>
                <w:sz w:val="22"/>
                <w:szCs w:val="22"/>
              </w:rPr>
            </w:pPr>
            <w:r>
              <w:rPr>
                <w:rFonts w:ascii="Arial" w:hAnsi="Arial" w:cs="Arial"/>
                <w:color w:val="FF9900"/>
                <w:sz w:val="22"/>
                <w:szCs w:val="22"/>
              </w:rPr>
              <w:t>Klíčové pojmy</w:t>
            </w:r>
          </w:p>
          <w:p w:rsidR="005631D2" w:rsidRPr="005631D2" w:rsidRDefault="005631D2" w:rsidP="0073028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5631D2">
              <w:rPr>
                <w:rFonts w:ascii="Arial" w:hAnsi="Arial" w:cs="Arial"/>
                <w:color w:val="000000"/>
                <w:sz w:val="22"/>
                <w:szCs w:val="22"/>
              </w:rPr>
              <w:t>Česká republika, poplatky, výkony</w:t>
            </w:r>
          </w:p>
        </w:tc>
      </w:tr>
      <w:tr w:rsidR="005072FC" w:rsidRPr="00AD1032">
        <w:tc>
          <w:tcPr>
            <w:tcW w:w="2808" w:type="dxa"/>
          </w:tcPr>
          <w:p w:rsidR="005072FC" w:rsidRPr="00AD1032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Přednáška a seminář </w:t>
            </w:r>
            <w:r w:rsidR="005631D2">
              <w:rPr>
                <w:rFonts w:ascii="Arial" w:hAnsi="Arial" w:cs="Arial"/>
                <w:color w:val="FF6600"/>
                <w:sz w:val="22"/>
                <w:szCs w:val="22"/>
              </w:rPr>
              <w:t>8</w:t>
            </w: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  </w:t>
            </w:r>
          </w:p>
          <w:p w:rsidR="008D7AD5" w:rsidRPr="008D7AD5" w:rsidRDefault="000010BB" w:rsidP="00B6775D">
            <w:pPr>
              <w:rPr>
                <w:rFonts w:ascii="Arial" w:hAnsi="Arial" w:cs="Arial"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>Přístup ke zdravotnickým službám</w:t>
            </w:r>
          </w:p>
          <w:p w:rsidR="005072FC" w:rsidRPr="00AD1032" w:rsidRDefault="00093643" w:rsidP="00B6775D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093643">
              <w:rPr>
                <w:rFonts w:ascii="Arial" w:hAnsi="Arial" w:cs="Arial"/>
                <w:i/>
                <w:iCs/>
                <w:sz w:val="22"/>
                <w:szCs w:val="22"/>
              </w:rPr>
              <w:t>(Holčíková)</w:t>
            </w:r>
          </w:p>
        </w:tc>
        <w:tc>
          <w:tcPr>
            <w:tcW w:w="6840" w:type="dxa"/>
          </w:tcPr>
          <w:p w:rsidR="005072FC" w:rsidRPr="00AD1032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Anotace </w:t>
            </w:r>
          </w:p>
          <w:p w:rsidR="005072FC" w:rsidRPr="00AD1032" w:rsidRDefault="005072FC" w:rsidP="00B6775D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Rovnoprávnost v přístupu k zdravotnickým službám, měření přístupu k zdravotnickým službám. Oficiální ukazatele, alternativní ukazatele. Typy zdravotnických služeb.</w:t>
            </w:r>
          </w:p>
          <w:p w:rsidR="005072FC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  <w:p w:rsidR="005072FC" w:rsidRPr="00AD1032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>Klíčové pojmy</w:t>
            </w:r>
          </w:p>
          <w:p w:rsidR="005072FC" w:rsidRPr="00AD1032" w:rsidRDefault="005072FC" w:rsidP="00B6775D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ccess, availability, AIMSII, DEA, Fide</w:t>
            </w:r>
            <w:r w:rsidR="00153522">
              <w:rPr>
                <w:rFonts w:ascii="Arial" w:hAnsi="Arial" w:cs="Arial"/>
                <w:sz w:val="22"/>
                <w:szCs w:val="22"/>
              </w:rPr>
              <w:t>lity, spokojenost pacienta. Ambu</w:t>
            </w:r>
            <w:r>
              <w:rPr>
                <w:rFonts w:ascii="Arial" w:hAnsi="Arial" w:cs="Arial"/>
                <w:sz w:val="22"/>
                <w:szCs w:val="22"/>
              </w:rPr>
              <w:t>lantní péče, lůžková léčba, následní péče.</w:t>
            </w:r>
          </w:p>
        </w:tc>
      </w:tr>
      <w:tr w:rsidR="005631D2" w:rsidRPr="00AD1032">
        <w:tc>
          <w:tcPr>
            <w:tcW w:w="2808" w:type="dxa"/>
          </w:tcPr>
          <w:p w:rsidR="005631D2" w:rsidRDefault="005631D2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>
              <w:rPr>
                <w:rFonts w:ascii="Arial" w:hAnsi="Arial" w:cs="Arial"/>
                <w:color w:val="FF6600"/>
                <w:sz w:val="22"/>
                <w:szCs w:val="22"/>
              </w:rPr>
              <w:t>Přednáška a seminář 9</w:t>
            </w:r>
          </w:p>
          <w:p w:rsidR="00B61C0F" w:rsidRPr="00153522" w:rsidRDefault="00B61C0F" w:rsidP="00B6775D">
            <w:pPr>
              <w:rPr>
                <w:rFonts w:ascii="Arial" w:hAnsi="Arial" w:cs="Arial"/>
                <w:sz w:val="22"/>
                <w:szCs w:val="22"/>
              </w:rPr>
            </w:pPr>
            <w:r w:rsidRPr="00153522">
              <w:rPr>
                <w:rFonts w:ascii="Arial" w:hAnsi="Arial" w:cs="Arial"/>
                <w:sz w:val="22"/>
                <w:szCs w:val="22"/>
              </w:rPr>
              <w:t>Nabídka, trh a jeho nedokonalosti</w:t>
            </w:r>
          </w:p>
          <w:p w:rsidR="00B61C0F" w:rsidRPr="00093643" w:rsidRDefault="000010BB" w:rsidP="00B6775D">
            <w:pPr>
              <w:rPr>
                <w:rFonts w:ascii="Arial" w:hAnsi="Arial" w:cs="Arial"/>
                <w:i/>
                <w:iCs/>
                <w:color w:val="FF6600"/>
                <w:sz w:val="22"/>
                <w:szCs w:val="22"/>
              </w:rPr>
            </w:pPr>
            <w:r w:rsidRPr="000010BB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(Běláčková)</w:t>
            </w:r>
          </w:p>
        </w:tc>
        <w:tc>
          <w:tcPr>
            <w:tcW w:w="6840" w:type="dxa"/>
          </w:tcPr>
          <w:p w:rsidR="005631D2" w:rsidRDefault="005631D2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>
              <w:rPr>
                <w:rFonts w:ascii="Arial" w:hAnsi="Arial" w:cs="Arial"/>
                <w:color w:val="FF6600"/>
                <w:sz w:val="22"/>
                <w:szCs w:val="22"/>
              </w:rPr>
              <w:t>Anotace</w:t>
            </w:r>
          </w:p>
          <w:p w:rsidR="005631D2" w:rsidRPr="00505D07" w:rsidRDefault="00B61C0F" w:rsidP="00B6775D">
            <w:pPr>
              <w:rPr>
                <w:rFonts w:ascii="Arial" w:hAnsi="Arial" w:cs="Arial"/>
                <w:sz w:val="22"/>
                <w:szCs w:val="22"/>
              </w:rPr>
            </w:pPr>
            <w:r w:rsidRPr="00505D07">
              <w:rPr>
                <w:rFonts w:ascii="Arial" w:hAnsi="Arial" w:cs="Arial"/>
                <w:sz w:val="22"/>
                <w:szCs w:val="22"/>
              </w:rPr>
              <w:t xml:space="preserve">Křivka nabídky, pohyb křivky a pohyb po křivce. Determinanty křivky nabídky, elasticita nabídky. Trh a jeho nedokonalosti – nedokonalá konkurence, monopol a externality. </w:t>
            </w:r>
          </w:p>
          <w:p w:rsidR="00B61C0F" w:rsidRDefault="00B61C0F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  <w:p w:rsidR="00B61C0F" w:rsidRDefault="00B61C0F" w:rsidP="00B6775D">
            <w:pPr>
              <w:rPr>
                <w:rFonts w:ascii="Arial" w:hAnsi="Arial" w:cs="Arial"/>
                <w:color w:val="FF9900"/>
                <w:sz w:val="22"/>
                <w:szCs w:val="22"/>
              </w:rPr>
            </w:pPr>
            <w:r>
              <w:rPr>
                <w:rFonts w:ascii="Arial" w:hAnsi="Arial" w:cs="Arial"/>
                <w:color w:val="FF9900"/>
                <w:sz w:val="22"/>
                <w:szCs w:val="22"/>
              </w:rPr>
              <w:t>Klíčové pojmy</w:t>
            </w:r>
          </w:p>
          <w:p w:rsidR="00B61C0F" w:rsidRPr="00B61C0F" w:rsidRDefault="00B61C0F" w:rsidP="00B6775D">
            <w:pPr>
              <w:spacing w:after="12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abídka, trh, tržní selhání.</w:t>
            </w:r>
          </w:p>
        </w:tc>
      </w:tr>
      <w:tr w:rsidR="00B61C0F" w:rsidRPr="00AD1032">
        <w:tc>
          <w:tcPr>
            <w:tcW w:w="2808" w:type="dxa"/>
          </w:tcPr>
          <w:p w:rsidR="00B61C0F" w:rsidRPr="00B61C0F" w:rsidRDefault="00B61C0F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B61C0F">
              <w:rPr>
                <w:rFonts w:ascii="Arial" w:hAnsi="Arial" w:cs="Arial"/>
                <w:color w:val="FF6600"/>
                <w:sz w:val="22"/>
                <w:szCs w:val="22"/>
              </w:rPr>
              <w:t>Přednáška a seminář 10</w:t>
            </w:r>
          </w:p>
          <w:p w:rsidR="00B61C0F" w:rsidRDefault="00B61C0F" w:rsidP="00B6775D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Regulace a prohibice</w:t>
            </w:r>
          </w:p>
          <w:p w:rsidR="00B61C0F" w:rsidRPr="008151C7" w:rsidRDefault="000010BB" w:rsidP="00B6775D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</w:pPr>
            <w:r w:rsidRPr="000010BB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(Běláčková)</w:t>
            </w:r>
          </w:p>
        </w:tc>
        <w:tc>
          <w:tcPr>
            <w:tcW w:w="6840" w:type="dxa"/>
          </w:tcPr>
          <w:p w:rsidR="00B61C0F" w:rsidRDefault="00B61C0F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>
              <w:rPr>
                <w:rFonts w:ascii="Arial" w:hAnsi="Arial" w:cs="Arial"/>
                <w:color w:val="FF6600"/>
                <w:sz w:val="22"/>
                <w:szCs w:val="22"/>
              </w:rPr>
              <w:t>Anotace</w:t>
            </w:r>
          </w:p>
          <w:p w:rsidR="00B61C0F" w:rsidRDefault="00B61C0F" w:rsidP="00B6775D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Tržní selhání jako argument pro státní zásahy. Ekonomická regulace – příklad trhu s farmaceutiky, alkoholem a tabákem. Lékařské využití marihuany. Substituční preparáty (Subutex, Suboxone a metadon). Prohibice – americká alkoholová prohibice, válka proti drogám.</w:t>
            </w:r>
          </w:p>
          <w:p w:rsidR="00B61C0F" w:rsidRDefault="00B61C0F" w:rsidP="00B6775D">
            <w:pPr>
              <w:rPr>
                <w:rFonts w:ascii="Arial" w:hAnsi="Arial" w:cs="Arial"/>
                <w:sz w:val="22"/>
                <w:szCs w:val="22"/>
              </w:rPr>
            </w:pPr>
          </w:p>
          <w:p w:rsidR="00B61C0F" w:rsidRDefault="00B61C0F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>
              <w:rPr>
                <w:rFonts w:ascii="Arial" w:hAnsi="Arial" w:cs="Arial"/>
                <w:color w:val="FF6600"/>
                <w:sz w:val="22"/>
                <w:szCs w:val="22"/>
              </w:rPr>
              <w:t>Klíčové pojmy</w:t>
            </w:r>
          </w:p>
          <w:p w:rsidR="00B61C0F" w:rsidRPr="00B61C0F" w:rsidRDefault="00B61C0F" w:rsidP="00B6775D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Prohibice, regulace, farmaceutický průmysl, nelegální drogy.</w:t>
            </w:r>
          </w:p>
        </w:tc>
      </w:tr>
      <w:tr w:rsidR="005072FC" w:rsidRPr="00AD1032">
        <w:tc>
          <w:tcPr>
            <w:tcW w:w="2808" w:type="dxa"/>
          </w:tcPr>
          <w:p w:rsidR="005072FC" w:rsidRPr="00AD1032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Přednáška a seminář </w:t>
            </w:r>
            <w:r w:rsidR="00B61C0F">
              <w:rPr>
                <w:rFonts w:ascii="Arial" w:hAnsi="Arial" w:cs="Arial"/>
                <w:color w:val="FF6600"/>
                <w:sz w:val="22"/>
                <w:szCs w:val="22"/>
              </w:rPr>
              <w:t>11</w:t>
            </w:r>
          </w:p>
          <w:p w:rsidR="005072FC" w:rsidRPr="00AD1032" w:rsidRDefault="007C75B1" w:rsidP="00B6775D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093643">
              <w:rPr>
                <w:rFonts w:ascii="Arial" w:hAnsi="Arial" w:cs="Arial"/>
                <w:i/>
                <w:iCs/>
                <w:sz w:val="22"/>
                <w:szCs w:val="22"/>
              </w:rPr>
              <w:t>(Holčíková)</w:t>
            </w:r>
          </w:p>
        </w:tc>
        <w:tc>
          <w:tcPr>
            <w:tcW w:w="6840" w:type="dxa"/>
          </w:tcPr>
          <w:p w:rsidR="005072FC" w:rsidRPr="00AD1032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Anotace </w:t>
            </w:r>
          </w:p>
          <w:p w:rsidR="005072FC" w:rsidRPr="00AD1032" w:rsidRDefault="005072FC" w:rsidP="00B6775D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Trh zdravotnictví. Kompetice a dostupnost. </w:t>
            </w:r>
          </w:p>
          <w:p w:rsidR="005072FC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  <w:p w:rsidR="005072FC" w:rsidRPr="00AD1032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Klíčové pojmy </w:t>
            </w:r>
          </w:p>
          <w:p w:rsidR="005072FC" w:rsidRPr="00AD1032" w:rsidRDefault="005072FC" w:rsidP="00B6775D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Kapitace. Incentiva. Optimal Risk Adjustment</w:t>
            </w:r>
          </w:p>
        </w:tc>
      </w:tr>
      <w:tr w:rsidR="005072FC" w:rsidRPr="00AD1032">
        <w:tc>
          <w:tcPr>
            <w:tcW w:w="2808" w:type="dxa"/>
          </w:tcPr>
          <w:p w:rsidR="005072FC" w:rsidRPr="00AD1032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Přednáška a seminář </w:t>
            </w:r>
            <w:r w:rsidR="00B61C0F">
              <w:rPr>
                <w:rFonts w:ascii="Arial" w:hAnsi="Arial" w:cs="Arial"/>
                <w:color w:val="FF6600"/>
                <w:sz w:val="22"/>
                <w:szCs w:val="22"/>
              </w:rPr>
              <w:t>12</w:t>
            </w: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 </w:t>
            </w:r>
          </w:p>
          <w:p w:rsidR="005072FC" w:rsidRPr="00AD1032" w:rsidRDefault="007C75B1" w:rsidP="00B6775D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093643">
              <w:rPr>
                <w:rFonts w:ascii="Arial" w:hAnsi="Arial" w:cs="Arial"/>
                <w:i/>
                <w:iCs/>
                <w:sz w:val="22"/>
                <w:szCs w:val="22"/>
              </w:rPr>
              <w:t>(Holčíková)</w:t>
            </w:r>
          </w:p>
        </w:tc>
        <w:tc>
          <w:tcPr>
            <w:tcW w:w="6840" w:type="dxa"/>
          </w:tcPr>
          <w:p w:rsidR="005072FC" w:rsidRPr="00AD1032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 xml:space="preserve">Anotace </w:t>
            </w:r>
          </w:p>
          <w:p w:rsidR="005072FC" w:rsidRPr="00AD1032" w:rsidRDefault="005072FC" w:rsidP="00B6775D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Vyhodnocování výkonnosti zdravotnického systému. Typy hodnocení</w:t>
            </w:r>
            <w:r w:rsidR="002730BF">
              <w:rPr>
                <w:rFonts w:ascii="Arial" w:hAnsi="Arial" w:cs="Arial"/>
                <w:sz w:val="22"/>
                <w:szCs w:val="22"/>
              </w:rPr>
              <w:t xml:space="preserve"> – nevím, jestli se tady překrýváme nebo ne, viz. níže</w:t>
            </w:r>
          </w:p>
          <w:p w:rsidR="005072FC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  <w:p w:rsidR="005072FC" w:rsidRPr="00AD1032" w:rsidRDefault="005072FC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>Klíčové pojmy</w:t>
            </w:r>
          </w:p>
          <w:p w:rsidR="005072FC" w:rsidRPr="00AD1032" w:rsidRDefault="005072FC" w:rsidP="00B6775D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Produktivita. QALY, DALY, hodnocení vstupů, procesů, výstupů, ekonomické hodnocení. </w:t>
            </w:r>
          </w:p>
        </w:tc>
      </w:tr>
      <w:tr w:rsidR="00B61C0F" w:rsidRPr="00AD1032">
        <w:tc>
          <w:tcPr>
            <w:tcW w:w="2808" w:type="dxa"/>
          </w:tcPr>
          <w:p w:rsidR="00B61C0F" w:rsidRPr="000D22A5" w:rsidRDefault="00B61C0F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0D22A5">
              <w:rPr>
                <w:rFonts w:ascii="Arial" w:hAnsi="Arial" w:cs="Arial"/>
                <w:color w:val="FF6600"/>
                <w:sz w:val="22"/>
                <w:szCs w:val="22"/>
              </w:rPr>
              <w:t>Přednáška a seminář 13</w:t>
            </w:r>
          </w:p>
          <w:p w:rsidR="008D7AD5" w:rsidRDefault="000010BB" w:rsidP="00B6775D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D22A5">
              <w:rPr>
                <w:rFonts w:ascii="Arial" w:hAnsi="Arial" w:cs="Arial"/>
                <w:color w:val="000000"/>
                <w:sz w:val="22"/>
                <w:szCs w:val="22"/>
              </w:rPr>
              <w:t>Hodnocení efektivnosti ve zdravotnictví</w:t>
            </w:r>
            <w:r w:rsidR="00B61C0F"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B61C0F" w:rsidRPr="00B61C0F" w:rsidRDefault="000010BB" w:rsidP="00B6775D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010BB"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(Běláčková)</w:t>
            </w:r>
          </w:p>
        </w:tc>
        <w:tc>
          <w:tcPr>
            <w:tcW w:w="6840" w:type="dxa"/>
          </w:tcPr>
          <w:p w:rsidR="00B61C0F" w:rsidRPr="004D459F" w:rsidRDefault="00B61C0F" w:rsidP="00B61C0F">
            <w:pPr>
              <w:rPr>
                <w:rFonts w:ascii="Arial" w:hAnsi="Arial" w:cs="Arial"/>
                <w:color w:val="E36C0A" w:themeColor="accent6" w:themeShade="BF"/>
                <w:sz w:val="22"/>
                <w:szCs w:val="22"/>
              </w:rPr>
            </w:pPr>
            <w:r w:rsidRPr="004D459F">
              <w:rPr>
                <w:rFonts w:ascii="Arial" w:hAnsi="Arial" w:cs="Arial"/>
                <w:color w:val="E36C0A" w:themeColor="accent6" w:themeShade="BF"/>
                <w:sz w:val="22"/>
                <w:szCs w:val="22"/>
              </w:rPr>
              <w:t>Anotace</w:t>
            </w:r>
          </w:p>
          <w:p w:rsidR="002730BF" w:rsidRDefault="00B61C0F" w:rsidP="00B61C0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Hodnocení efektivnosti ve zdravotnictví: cost-benefit analýza (CBA), cost-effectiveness (CEA) a Cost-utility analýza (CUA). Základní metody a výsledky dosavadních studií</w:t>
            </w:r>
            <w:r w:rsidR="008D7AD5">
              <w:rPr>
                <w:rFonts w:ascii="Arial" w:hAnsi="Arial" w:cs="Arial"/>
                <w:color w:val="000000"/>
                <w:sz w:val="22"/>
                <w:szCs w:val="22"/>
              </w:rPr>
              <w:t xml:space="preserve"> v oblasti zdravotnictví a návykových látek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. Nákl</w:t>
            </w:r>
            <w:r w:rsidR="002730BF">
              <w:rPr>
                <w:rFonts w:ascii="Arial" w:hAnsi="Arial" w:cs="Arial"/>
                <w:color w:val="000000"/>
                <w:sz w:val="22"/>
                <w:szCs w:val="22"/>
              </w:rPr>
              <w:t>adová a výnosová strana analýzy (QALYs, hodnota lidského života – metody vyjádření).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</w:t>
            </w:r>
          </w:p>
          <w:p w:rsidR="002730BF" w:rsidRDefault="002730BF" w:rsidP="00B61C0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  <w:p w:rsidR="00B61C0F" w:rsidRDefault="00B61C0F" w:rsidP="00B61C0F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>
              <w:rPr>
                <w:rFonts w:ascii="Arial" w:hAnsi="Arial" w:cs="Arial"/>
                <w:color w:val="FF6600"/>
                <w:sz w:val="22"/>
                <w:szCs w:val="22"/>
              </w:rPr>
              <w:t>Klíčové pojmy</w:t>
            </w:r>
          </w:p>
          <w:p w:rsidR="002730BF" w:rsidRPr="00297724" w:rsidRDefault="002730BF" w:rsidP="00B61C0F">
            <w:pPr>
              <w:rPr>
                <w:rFonts w:ascii="Arial" w:hAnsi="Arial" w:cs="Arial"/>
                <w:sz w:val="22"/>
                <w:szCs w:val="22"/>
              </w:rPr>
            </w:pPr>
            <w:r w:rsidRPr="00297724">
              <w:rPr>
                <w:rFonts w:ascii="Arial" w:hAnsi="Arial" w:cs="Arial"/>
                <w:sz w:val="22"/>
                <w:szCs w:val="22"/>
              </w:rPr>
              <w:t>CEA, CBA, CUA, QALY</w:t>
            </w:r>
          </w:p>
        </w:tc>
      </w:tr>
      <w:tr w:rsidR="002730BF" w:rsidRPr="00AD1032">
        <w:tc>
          <w:tcPr>
            <w:tcW w:w="2808" w:type="dxa"/>
          </w:tcPr>
          <w:p w:rsidR="002730BF" w:rsidRDefault="002730BF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</w:tc>
        <w:tc>
          <w:tcPr>
            <w:tcW w:w="6840" w:type="dxa"/>
          </w:tcPr>
          <w:p w:rsidR="002730BF" w:rsidRPr="00920E69" w:rsidRDefault="002730BF" w:rsidP="00B61C0F">
            <w:pPr>
              <w:rPr>
                <w:rFonts w:ascii="Arial" w:hAnsi="Arial" w:cs="Arial"/>
                <w:color w:val="808000"/>
                <w:sz w:val="22"/>
                <w:szCs w:val="22"/>
              </w:rPr>
            </w:pPr>
          </w:p>
        </w:tc>
      </w:tr>
      <w:tr w:rsidR="002730BF" w:rsidRPr="00AD1032">
        <w:tc>
          <w:tcPr>
            <w:tcW w:w="2808" w:type="dxa"/>
          </w:tcPr>
          <w:p w:rsidR="002730BF" w:rsidRDefault="002730BF" w:rsidP="002730BF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>
              <w:rPr>
                <w:rFonts w:ascii="Arial" w:hAnsi="Arial" w:cs="Arial"/>
                <w:color w:val="FF6600"/>
                <w:sz w:val="22"/>
                <w:szCs w:val="22"/>
              </w:rPr>
              <w:t>Přednáška a seminář 14</w:t>
            </w:r>
          </w:p>
          <w:p w:rsidR="002730BF" w:rsidRPr="00301E6D" w:rsidRDefault="008D7AD5" w:rsidP="00B6775D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301E6D">
              <w:rPr>
                <w:rFonts w:ascii="Arial" w:hAnsi="Arial" w:cs="Arial"/>
                <w:sz w:val="22"/>
                <w:szCs w:val="22"/>
              </w:rPr>
              <w:t>Nákladové studie</w:t>
            </w:r>
            <w:r w:rsidR="002730BF" w:rsidRPr="00301E6D">
              <w:rPr>
                <w:rFonts w:ascii="Arial" w:hAnsi="Arial" w:cs="Arial"/>
                <w:sz w:val="22"/>
                <w:szCs w:val="22"/>
              </w:rPr>
              <w:t xml:space="preserve"> ve zdravotnictví (COI)</w:t>
            </w:r>
          </w:p>
          <w:p w:rsidR="007C75B1" w:rsidRPr="00AD1032" w:rsidRDefault="007C75B1" w:rsidP="00B6775D">
            <w:pPr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i/>
                <w:iCs/>
                <w:sz w:val="22"/>
                <w:szCs w:val="22"/>
              </w:rPr>
              <w:t>(Běláčková)</w:t>
            </w:r>
          </w:p>
        </w:tc>
        <w:tc>
          <w:tcPr>
            <w:tcW w:w="6840" w:type="dxa"/>
          </w:tcPr>
          <w:p w:rsidR="002730BF" w:rsidRPr="007D10BE" w:rsidRDefault="002730BF" w:rsidP="002730BF">
            <w:pPr>
              <w:rPr>
                <w:rFonts w:ascii="Arial" w:hAnsi="Arial" w:cs="Arial"/>
                <w:color w:val="E36C0A" w:themeColor="accent6" w:themeShade="BF"/>
                <w:sz w:val="22"/>
                <w:szCs w:val="22"/>
              </w:rPr>
            </w:pPr>
            <w:r w:rsidRPr="007D10BE">
              <w:rPr>
                <w:rFonts w:ascii="Arial" w:hAnsi="Arial" w:cs="Arial"/>
                <w:color w:val="E36C0A" w:themeColor="accent6" w:themeShade="BF"/>
                <w:sz w:val="22"/>
                <w:szCs w:val="22"/>
              </w:rPr>
              <w:t>Anotace</w:t>
            </w:r>
          </w:p>
          <w:p w:rsidR="002730BF" w:rsidRPr="00581CAA" w:rsidRDefault="002730BF" w:rsidP="002730B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Studie Cost of Illness (COI). Aplikace v oblasti návykových látek (tabák, alkohol, nelegální drogy). Nákladové položky. Výsledky dosavadních studií – která látka nás stojí nejvíce?</w:t>
            </w:r>
          </w:p>
          <w:p w:rsidR="002730BF" w:rsidRDefault="002730BF" w:rsidP="002730BF">
            <w:pPr>
              <w:ind w:firstLine="708"/>
              <w:rPr>
                <w:rFonts w:ascii="Arial" w:hAnsi="Arial" w:cs="Arial"/>
                <w:color w:val="FF6600"/>
                <w:sz w:val="22"/>
                <w:szCs w:val="22"/>
              </w:rPr>
            </w:pPr>
          </w:p>
          <w:p w:rsidR="002730BF" w:rsidRDefault="002730BF" w:rsidP="00B6775D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>
              <w:rPr>
                <w:rFonts w:ascii="Arial" w:hAnsi="Arial" w:cs="Arial"/>
                <w:color w:val="FF6600"/>
                <w:sz w:val="22"/>
                <w:szCs w:val="22"/>
              </w:rPr>
              <w:t>Klíčová slova</w:t>
            </w:r>
          </w:p>
          <w:p w:rsidR="002730BF" w:rsidRPr="00AD1032" w:rsidRDefault="002730BF" w:rsidP="00B6775D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COI, alkohol, tabák, nelegální drogy, přímé náklady, nepřímé náklady</w:t>
            </w:r>
          </w:p>
        </w:tc>
      </w:tr>
      <w:tr w:rsidR="00066DDA" w:rsidRPr="00AD1032">
        <w:tc>
          <w:tcPr>
            <w:tcW w:w="2808" w:type="dxa"/>
          </w:tcPr>
          <w:p w:rsidR="00066DDA" w:rsidRPr="00AD1032" w:rsidRDefault="00066DDA" w:rsidP="00C95B28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>Přednáška a seminář</w:t>
            </w:r>
            <w:r>
              <w:rPr>
                <w:rFonts w:ascii="Arial" w:hAnsi="Arial" w:cs="Arial"/>
                <w:color w:val="FF6600"/>
                <w:sz w:val="22"/>
                <w:szCs w:val="22"/>
              </w:rPr>
              <w:t xml:space="preserve"> 15</w:t>
            </w:r>
          </w:p>
          <w:p w:rsidR="00066DDA" w:rsidRPr="00581CAA" w:rsidRDefault="007C75B1" w:rsidP="00C95B28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93643">
              <w:rPr>
                <w:rFonts w:ascii="Arial" w:hAnsi="Arial" w:cs="Arial"/>
                <w:i/>
                <w:iCs/>
                <w:sz w:val="22"/>
                <w:szCs w:val="22"/>
              </w:rPr>
              <w:t>(Holčíková)</w:t>
            </w:r>
          </w:p>
        </w:tc>
        <w:tc>
          <w:tcPr>
            <w:tcW w:w="6840" w:type="dxa"/>
          </w:tcPr>
          <w:p w:rsidR="00066DDA" w:rsidRPr="00AD1032" w:rsidRDefault="00066DDA" w:rsidP="00C95B28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>Anotace</w:t>
            </w:r>
          </w:p>
          <w:p w:rsidR="00066DDA" w:rsidRPr="00E602CF" w:rsidRDefault="00066DDA" w:rsidP="00C95B28">
            <w:pPr>
              <w:rPr>
                <w:rFonts w:ascii="Arial" w:hAnsi="Arial" w:cs="Arial"/>
                <w:sz w:val="22"/>
                <w:szCs w:val="22"/>
              </w:rPr>
            </w:pPr>
            <w:r w:rsidRPr="00E602CF">
              <w:rPr>
                <w:rFonts w:ascii="Arial" w:hAnsi="Arial" w:cs="Arial"/>
                <w:sz w:val="22"/>
                <w:szCs w:val="22"/>
              </w:rPr>
              <w:t>Ekonomické intervence veřejného zdravotnictva</w:t>
            </w:r>
            <w:r>
              <w:rPr>
                <w:rFonts w:ascii="Arial" w:hAnsi="Arial" w:cs="Arial"/>
                <w:sz w:val="22"/>
                <w:szCs w:val="22"/>
              </w:rPr>
              <w:t>. Problémy přesazování intervencí v oblasti mental health a návykových látek obzvlášť.</w:t>
            </w:r>
          </w:p>
          <w:p w:rsidR="00066DDA" w:rsidRPr="00AD1032" w:rsidRDefault="00066DDA" w:rsidP="00C95B28">
            <w:pPr>
              <w:rPr>
                <w:rFonts w:ascii="Arial" w:hAnsi="Arial" w:cs="Arial"/>
                <w:color w:val="FF6600"/>
                <w:sz w:val="22"/>
                <w:szCs w:val="22"/>
              </w:rPr>
            </w:pPr>
            <w:r w:rsidRPr="00AD1032">
              <w:rPr>
                <w:rFonts w:ascii="Arial" w:hAnsi="Arial" w:cs="Arial"/>
                <w:color w:val="FF6600"/>
                <w:sz w:val="22"/>
                <w:szCs w:val="22"/>
              </w:rPr>
              <w:t>Klíčové pojmy</w:t>
            </w:r>
          </w:p>
          <w:p w:rsidR="00066DDA" w:rsidRPr="007D10BE" w:rsidRDefault="007D10BE" w:rsidP="00C95B28">
            <w:pPr>
              <w:rPr>
                <w:rFonts w:ascii="Arial" w:hAnsi="Arial" w:cs="Arial"/>
                <w:sz w:val="22"/>
                <w:szCs w:val="22"/>
              </w:rPr>
            </w:pPr>
            <w:r w:rsidRPr="007D10BE">
              <w:rPr>
                <w:rFonts w:ascii="Arial" w:hAnsi="Arial" w:cs="Arial"/>
                <w:sz w:val="22"/>
                <w:szCs w:val="22"/>
              </w:rPr>
              <w:t>Náklady</w:t>
            </w:r>
            <w:r>
              <w:rPr>
                <w:rFonts w:ascii="Arial" w:hAnsi="Arial" w:cs="Arial"/>
                <w:sz w:val="22"/>
                <w:szCs w:val="22"/>
              </w:rPr>
              <w:t>, názory veřejnosti, politická rozhodnutí, výběr z alternativ.</w:t>
            </w:r>
            <w:r w:rsidRPr="007D10BE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</w:tr>
      <w:tr w:rsidR="00066DDA" w:rsidRPr="00AD1032">
        <w:tc>
          <w:tcPr>
            <w:tcW w:w="2808" w:type="dxa"/>
          </w:tcPr>
          <w:p w:rsidR="00066DDA" w:rsidRPr="00AD1032" w:rsidRDefault="00066DDA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AD1032">
              <w:rPr>
                <w:rFonts w:ascii="Arial" w:hAnsi="Arial" w:cs="Arial"/>
                <w:b/>
                <w:sz w:val="22"/>
                <w:szCs w:val="22"/>
              </w:rPr>
              <w:t>Doporučená literatura a studijní materiály:</w:t>
            </w:r>
          </w:p>
        </w:tc>
        <w:tc>
          <w:tcPr>
            <w:tcW w:w="6840" w:type="dxa"/>
          </w:tcPr>
          <w:p w:rsidR="00066DDA" w:rsidRPr="00AD1032" w:rsidRDefault="00066DDA" w:rsidP="00730282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C62F8" w:rsidRPr="00AD1032">
        <w:tc>
          <w:tcPr>
            <w:tcW w:w="2808" w:type="dxa"/>
            <w:shd w:val="clear" w:color="auto" w:fill="F3F3F3"/>
          </w:tcPr>
          <w:p w:rsidR="000010BB" w:rsidRDefault="00DF5492" w:rsidP="000010BB">
            <w:pPr>
              <w:spacing w:before="120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P</w:t>
            </w:r>
            <w:r w:rsidR="00AC62F8" w:rsidRPr="00A42D84">
              <w:rPr>
                <w:rFonts w:ascii="Arial" w:hAnsi="Arial" w:cs="Arial"/>
                <w:b/>
                <w:sz w:val="22"/>
                <w:szCs w:val="22"/>
              </w:rPr>
              <w:t>ožadavky</w:t>
            </w:r>
            <w:r w:rsidR="00B13B97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  <w:r w:rsidR="00AC62F8" w:rsidRPr="00A42D84">
              <w:rPr>
                <w:rFonts w:ascii="Arial" w:hAnsi="Arial" w:cs="Arial"/>
                <w:b/>
                <w:sz w:val="22"/>
                <w:szCs w:val="22"/>
              </w:rPr>
              <w:t>k zápočtu:</w:t>
            </w:r>
          </w:p>
          <w:p w:rsidR="00AC62F8" w:rsidRPr="00A42D84" w:rsidRDefault="00AC62F8" w:rsidP="00156D25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6840" w:type="dxa"/>
          </w:tcPr>
          <w:p w:rsidR="000010BB" w:rsidRDefault="00B13B97" w:rsidP="000010BB">
            <w:pPr>
              <w:spacing w:before="120"/>
              <w:ind w:left="72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a) </w:t>
            </w:r>
            <w:r w:rsidR="00A42D84" w:rsidRPr="00A42D84">
              <w:rPr>
                <w:rFonts w:ascii="Arial" w:hAnsi="Arial" w:cs="Arial"/>
                <w:sz w:val="22"/>
                <w:szCs w:val="22"/>
              </w:rPr>
              <w:t>75% účast na seminářích</w:t>
            </w:r>
          </w:p>
          <w:p w:rsidR="000010BB" w:rsidRDefault="00B13B97" w:rsidP="000010BB">
            <w:pPr>
              <w:spacing w:before="120"/>
              <w:ind w:left="72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b) </w:t>
            </w:r>
            <w:r w:rsidR="00A42D84" w:rsidRPr="00A42D84">
              <w:rPr>
                <w:rFonts w:ascii="Arial" w:hAnsi="Arial" w:cs="Arial"/>
                <w:sz w:val="22"/>
                <w:szCs w:val="22"/>
              </w:rPr>
              <w:t xml:space="preserve">Odevzdání </w:t>
            </w:r>
            <w:r w:rsidR="007C75B1">
              <w:rPr>
                <w:rFonts w:ascii="Arial" w:hAnsi="Arial" w:cs="Arial"/>
                <w:sz w:val="22"/>
                <w:szCs w:val="22"/>
              </w:rPr>
              <w:t>seminární práce na předem schválené téma</w:t>
            </w:r>
            <w:r>
              <w:rPr>
                <w:rFonts w:ascii="Arial" w:hAnsi="Arial" w:cs="Arial"/>
                <w:sz w:val="22"/>
                <w:szCs w:val="22"/>
              </w:rPr>
              <w:t xml:space="preserve"> z vyučovaných okruhů; práce bude dodržovat jednotnou citační normu a využívat odborných zahraničních zdrojů; délka 5 až 10 normostran</w:t>
            </w:r>
          </w:p>
        </w:tc>
      </w:tr>
      <w:tr w:rsidR="00AC62F8" w:rsidRPr="00AD1032">
        <w:tc>
          <w:tcPr>
            <w:tcW w:w="2808" w:type="dxa"/>
            <w:shd w:val="clear" w:color="auto" w:fill="F3F3F3"/>
          </w:tcPr>
          <w:p w:rsidR="00A42D84" w:rsidRPr="00A42D84" w:rsidRDefault="00A42D84" w:rsidP="00A42D84">
            <w:pPr>
              <w:spacing w:before="120"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A42D84">
              <w:rPr>
                <w:rFonts w:ascii="Arial" w:hAnsi="Arial" w:cs="Arial"/>
                <w:b/>
                <w:sz w:val="22"/>
                <w:szCs w:val="22"/>
              </w:rPr>
              <w:t>Požadavky</w:t>
            </w:r>
            <w:r>
              <w:rPr>
                <w:rFonts w:ascii="Arial" w:hAnsi="Arial" w:cs="Arial"/>
                <w:b/>
                <w:sz w:val="22"/>
                <w:szCs w:val="22"/>
              </w:rPr>
              <w:t xml:space="preserve">                   </w:t>
            </w:r>
            <w:r w:rsidRPr="00A42D84">
              <w:rPr>
                <w:rFonts w:ascii="Arial" w:hAnsi="Arial" w:cs="Arial"/>
                <w:b/>
                <w:sz w:val="22"/>
                <w:szCs w:val="22"/>
              </w:rPr>
              <w:t>ke zkoušce:</w:t>
            </w:r>
          </w:p>
          <w:p w:rsidR="00AC62F8" w:rsidRPr="00A42D84" w:rsidRDefault="00AC62F8" w:rsidP="00156D25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6840" w:type="dxa"/>
          </w:tcPr>
          <w:p w:rsidR="00A42D84" w:rsidRPr="00A42D84" w:rsidRDefault="00B13B97" w:rsidP="00B13B97">
            <w:pPr>
              <w:spacing w:before="120"/>
              <w:ind w:firstLine="72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a) </w:t>
            </w:r>
            <w:r w:rsidR="00A42D84" w:rsidRPr="00A42D84">
              <w:rPr>
                <w:rFonts w:ascii="Arial" w:hAnsi="Arial" w:cs="Arial"/>
                <w:sz w:val="22"/>
                <w:szCs w:val="22"/>
              </w:rPr>
              <w:t xml:space="preserve">písemný test z teorie </w:t>
            </w:r>
          </w:p>
          <w:p w:rsidR="00AC62F8" w:rsidRPr="00A42D84" w:rsidRDefault="00B13B97" w:rsidP="00B13B97">
            <w:pPr>
              <w:spacing w:before="120"/>
              <w:ind w:firstLine="72"/>
              <w:jc w:val="both"/>
              <w:rPr>
                <w:rFonts w:ascii="Arial" w:hAnsi="Arial" w:cs="Arial"/>
                <w:color w:val="FF6600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b) </w:t>
            </w:r>
            <w:r w:rsidR="00A42D84" w:rsidRPr="00A42D84">
              <w:rPr>
                <w:rFonts w:ascii="Arial" w:hAnsi="Arial" w:cs="Arial"/>
                <w:sz w:val="22"/>
                <w:szCs w:val="22"/>
              </w:rPr>
              <w:t>p</w:t>
            </w:r>
            <w:r w:rsidR="007C75B1">
              <w:rPr>
                <w:rFonts w:ascii="Arial" w:hAnsi="Arial" w:cs="Arial"/>
                <w:sz w:val="22"/>
                <w:szCs w:val="22"/>
              </w:rPr>
              <w:t>ohovor nad testem</w:t>
            </w:r>
          </w:p>
          <w:p w:rsidR="00AC62F8" w:rsidRPr="00A42D84" w:rsidRDefault="00AC62F8" w:rsidP="00156D25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C62F8" w:rsidRPr="00AD1032">
        <w:tc>
          <w:tcPr>
            <w:tcW w:w="2808" w:type="dxa"/>
            <w:shd w:val="clear" w:color="auto" w:fill="F3F3F3"/>
          </w:tcPr>
          <w:p w:rsidR="00A42D84" w:rsidRPr="00A42D84" w:rsidRDefault="00A42D84" w:rsidP="00156D25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A42D84">
              <w:rPr>
                <w:rFonts w:ascii="Arial" w:hAnsi="Arial" w:cs="Arial"/>
                <w:b/>
                <w:sz w:val="22"/>
                <w:szCs w:val="22"/>
              </w:rPr>
              <w:t xml:space="preserve">Povinná literatura </w:t>
            </w:r>
          </w:p>
          <w:p w:rsidR="00AC62F8" w:rsidRPr="00A42D84" w:rsidRDefault="00A42D84" w:rsidP="00A42D8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A42D84">
              <w:rPr>
                <w:rFonts w:ascii="Arial" w:hAnsi="Arial" w:cs="Arial"/>
                <w:b/>
                <w:sz w:val="22"/>
                <w:szCs w:val="22"/>
              </w:rPr>
              <w:t>a studijní materiály:</w:t>
            </w:r>
          </w:p>
        </w:tc>
        <w:tc>
          <w:tcPr>
            <w:tcW w:w="6840" w:type="dxa"/>
          </w:tcPr>
          <w:p w:rsidR="00A42D84" w:rsidRPr="00A42D84" w:rsidRDefault="00A42D84" w:rsidP="000A0AE9">
            <w:pPr>
              <w:spacing w:before="120"/>
              <w:rPr>
                <w:rFonts w:ascii="Arial" w:hAnsi="Arial" w:cs="Arial"/>
                <w:sz w:val="22"/>
                <w:szCs w:val="22"/>
              </w:rPr>
            </w:pPr>
          </w:p>
          <w:p w:rsidR="00AC62F8" w:rsidRPr="00A42D84" w:rsidRDefault="00AC62F8" w:rsidP="00156D25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42D84" w:rsidRPr="00AD1032">
        <w:tc>
          <w:tcPr>
            <w:tcW w:w="2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3F3F3"/>
          </w:tcPr>
          <w:p w:rsidR="00A42D84" w:rsidRPr="00A42D84" w:rsidRDefault="00A42D84" w:rsidP="00A42D84">
            <w:pPr>
              <w:spacing w:before="120"/>
              <w:rPr>
                <w:rFonts w:ascii="Arial" w:hAnsi="Arial" w:cs="Arial"/>
                <w:b/>
                <w:sz w:val="22"/>
                <w:szCs w:val="22"/>
              </w:rPr>
            </w:pPr>
            <w:r w:rsidRPr="00A42D84">
              <w:rPr>
                <w:rFonts w:ascii="Arial" w:hAnsi="Arial" w:cs="Arial"/>
                <w:b/>
                <w:sz w:val="22"/>
                <w:szCs w:val="22"/>
              </w:rPr>
              <w:t xml:space="preserve">Doporučená rozšiřující literatura </w:t>
            </w:r>
            <w:r>
              <w:rPr>
                <w:rFonts w:ascii="Arial" w:hAnsi="Arial" w:cs="Arial"/>
                <w:b/>
                <w:sz w:val="22"/>
                <w:szCs w:val="22"/>
              </w:rPr>
              <w:t xml:space="preserve">               </w:t>
            </w:r>
            <w:r w:rsidRPr="00A42D84">
              <w:rPr>
                <w:rFonts w:ascii="Arial" w:hAnsi="Arial" w:cs="Arial"/>
                <w:b/>
                <w:sz w:val="22"/>
                <w:szCs w:val="22"/>
              </w:rPr>
              <w:t>a studijní materiály:</w:t>
            </w:r>
          </w:p>
          <w:p w:rsidR="00A42D84" w:rsidRPr="00A42D84" w:rsidRDefault="00A42D84" w:rsidP="00156D25">
            <w:pPr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6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13B97" w:rsidRPr="00B13B97" w:rsidRDefault="000010BB" w:rsidP="00B13B97">
            <w:pPr>
              <w:ind w:left="720" w:hanging="7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 xml:space="preserve">Barnett, Zaric, et al. (2001). "The cost effectiveness of buprenorphine maintenance therapy for opiate addiction in the United States." </w:t>
            </w:r>
            <w:r w:rsidRPr="000010BB">
              <w:rPr>
                <w:rFonts w:ascii="Arial" w:hAnsi="Arial" w:cs="Arial"/>
                <w:sz w:val="22"/>
                <w:szCs w:val="22"/>
                <w:u w:val="single"/>
              </w:rPr>
              <w:t>Addiction</w:t>
            </w:r>
            <w:r w:rsidRPr="000010BB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0010BB">
              <w:rPr>
                <w:rFonts w:ascii="Arial" w:hAnsi="Arial" w:cs="Arial"/>
                <w:b/>
                <w:bCs/>
                <w:sz w:val="22"/>
                <w:szCs w:val="22"/>
              </w:rPr>
              <w:t>96</w:t>
            </w:r>
            <w:r w:rsidRPr="000010BB">
              <w:rPr>
                <w:rFonts w:ascii="Arial" w:hAnsi="Arial" w:cs="Arial"/>
                <w:sz w:val="22"/>
                <w:szCs w:val="22"/>
              </w:rPr>
              <w:t>(9): 1267-1278.</w:t>
            </w:r>
          </w:p>
          <w:p w:rsidR="00B13B97" w:rsidRPr="00B13B97" w:rsidRDefault="000010BB" w:rsidP="00B13B97">
            <w:pPr>
              <w:ind w:left="720" w:hanging="720"/>
              <w:jc w:val="both"/>
              <w:rPr>
                <w:rFonts w:ascii="Arial" w:hAnsi="Arial" w:cs="Arial"/>
                <w:i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 xml:space="preserve">Becker, G. S., &amp; Murphy, K. M. (1988). A Theory of Rational Addiction. </w:t>
            </w:r>
            <w:r w:rsidRPr="000010BB">
              <w:rPr>
                <w:rFonts w:ascii="Arial" w:hAnsi="Arial" w:cs="Arial"/>
                <w:i/>
                <w:sz w:val="22"/>
                <w:szCs w:val="22"/>
              </w:rPr>
              <w:t>The Journal of Political Economy, 96</w:t>
            </w:r>
            <w:r w:rsidRPr="000010BB">
              <w:rPr>
                <w:rFonts w:ascii="Arial" w:hAnsi="Arial" w:cs="Arial"/>
                <w:sz w:val="22"/>
                <w:szCs w:val="22"/>
              </w:rPr>
              <w:t xml:space="preserve">(4), 675-700. </w:t>
            </w:r>
            <w:r w:rsidRPr="000010BB">
              <w:rPr>
                <w:rFonts w:ascii="Arial" w:hAnsi="Arial" w:cs="Arial"/>
                <w:i/>
                <w:sz w:val="22"/>
                <w:szCs w:val="22"/>
              </w:rPr>
              <w:t>– warning: not a comprehensive one!</w:t>
            </w:r>
          </w:p>
          <w:p w:rsidR="00B13B97" w:rsidRPr="00B13B97" w:rsidRDefault="000010BB" w:rsidP="00B13B97">
            <w:pPr>
              <w:ind w:left="720" w:hanging="7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 xml:space="preserve">Caulkins, J. P., &amp; Reuter, P. (1998). What Price Data Tell Us About Drug Markets. </w:t>
            </w:r>
            <w:r w:rsidRPr="000010BB">
              <w:rPr>
                <w:rFonts w:ascii="Arial" w:hAnsi="Arial" w:cs="Arial"/>
                <w:i/>
                <w:sz w:val="22"/>
                <w:szCs w:val="22"/>
              </w:rPr>
              <w:t>Journal of Drug Issues, 28</w:t>
            </w:r>
            <w:r w:rsidRPr="000010BB">
              <w:rPr>
                <w:rFonts w:ascii="Arial" w:hAnsi="Arial" w:cs="Arial"/>
                <w:sz w:val="22"/>
                <w:szCs w:val="22"/>
              </w:rPr>
              <w:t>(3), 593-612.</w:t>
            </w:r>
          </w:p>
          <w:p w:rsidR="00B13B97" w:rsidRPr="00B13B97" w:rsidRDefault="000010BB" w:rsidP="00B13B97">
            <w:pPr>
              <w:ind w:left="720" w:hanging="7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 xml:space="preserve">Collins, D. and H. Lapsley (2000). "Economic evaluations of policies and programmes: further uses of estimates of the social costs of substance abuse." </w:t>
            </w:r>
            <w:r w:rsidRPr="000010BB">
              <w:rPr>
                <w:rFonts w:ascii="Arial" w:hAnsi="Arial" w:cs="Arial"/>
                <w:i/>
                <w:sz w:val="22"/>
                <w:szCs w:val="22"/>
              </w:rPr>
              <w:t>Bulletin on Narcotics</w:t>
            </w:r>
            <w:r w:rsidRPr="000010BB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0010BB">
              <w:rPr>
                <w:rFonts w:ascii="Arial" w:hAnsi="Arial" w:cs="Arial"/>
                <w:bCs/>
                <w:sz w:val="22"/>
                <w:szCs w:val="22"/>
              </w:rPr>
              <w:t>LII</w:t>
            </w:r>
            <w:r w:rsidRPr="000010BB">
              <w:rPr>
                <w:rFonts w:ascii="Arial" w:hAnsi="Arial" w:cs="Arial"/>
                <w:sz w:val="22"/>
                <w:szCs w:val="22"/>
              </w:rPr>
              <w:t>: 21-38.</w:t>
            </w:r>
          </w:p>
          <w:p w:rsidR="00B13B97" w:rsidRPr="00B13B97" w:rsidRDefault="000010BB" w:rsidP="00B13B97">
            <w:pPr>
              <w:ind w:left="720" w:hanging="7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 xml:space="preserve">Collins, D., H. Lapsley, et al. (2000). "Introduction: improving economic data to inform decisions in drug control." </w:t>
            </w:r>
            <w:r w:rsidRPr="000010BB">
              <w:rPr>
                <w:rFonts w:ascii="Arial" w:hAnsi="Arial" w:cs="Arial"/>
                <w:i/>
                <w:sz w:val="22"/>
                <w:szCs w:val="22"/>
              </w:rPr>
              <w:t>Bulletin on Narcotics</w:t>
            </w:r>
            <w:r w:rsidRPr="000010BB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0010BB">
              <w:rPr>
                <w:rFonts w:ascii="Arial" w:hAnsi="Arial" w:cs="Arial"/>
                <w:bCs/>
                <w:sz w:val="22"/>
                <w:szCs w:val="22"/>
              </w:rPr>
              <w:t>LII</w:t>
            </w:r>
            <w:r w:rsidRPr="000010BB">
              <w:rPr>
                <w:rFonts w:ascii="Arial" w:hAnsi="Arial" w:cs="Arial"/>
                <w:sz w:val="22"/>
                <w:szCs w:val="22"/>
              </w:rPr>
              <w:t>: 1-20.</w:t>
            </w:r>
          </w:p>
          <w:p w:rsidR="00B13B97" w:rsidRPr="00B13B97" w:rsidRDefault="000010BB" w:rsidP="00B13B97">
            <w:pPr>
              <w:ind w:left="720" w:hanging="7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 xml:space="preserve">Ferguson, B. S. (2006b). How Can Even Economists Call Addiction Rational? </w:t>
            </w:r>
            <w:r w:rsidRPr="000010BB">
              <w:rPr>
                <w:rFonts w:ascii="Arial" w:hAnsi="Arial" w:cs="Arial"/>
                <w:i/>
                <w:sz w:val="22"/>
                <w:szCs w:val="22"/>
              </w:rPr>
              <w:t>Substance Use &amp; Misuse, 41</w:t>
            </w:r>
            <w:r w:rsidRPr="000010BB">
              <w:rPr>
                <w:rFonts w:ascii="Arial" w:hAnsi="Arial" w:cs="Arial"/>
                <w:sz w:val="22"/>
                <w:szCs w:val="22"/>
              </w:rPr>
              <w:t>(4), 423 - 426.</w:t>
            </w:r>
          </w:p>
          <w:p w:rsidR="000010BB" w:rsidRPr="000010BB" w:rsidRDefault="000010BB" w:rsidP="000010BB">
            <w:pPr>
              <w:ind w:left="720" w:hanging="720"/>
              <w:rPr>
                <w:rFonts w:ascii="Arial" w:hAnsi="Arial" w:cs="Arial"/>
                <w:sz w:val="22"/>
                <w:szCs w:val="22"/>
                <w:u w:val="single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 xml:space="preserve">Mankiw, N. G. (2007). </w:t>
            </w:r>
            <w:r w:rsidRPr="000010BB">
              <w:rPr>
                <w:rFonts w:ascii="Arial" w:hAnsi="Arial" w:cs="Arial"/>
                <w:i/>
                <w:sz w:val="22"/>
                <w:szCs w:val="22"/>
              </w:rPr>
              <w:t>Principles of Economics</w:t>
            </w:r>
            <w:r w:rsidRPr="000010BB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0010BB">
              <w:rPr>
                <w:rFonts w:ascii="Arial" w:hAnsi="Arial" w:cs="Arial"/>
                <w:sz w:val="22"/>
                <w:szCs w:val="22"/>
                <w:u w:val="single"/>
              </w:rPr>
              <w:t xml:space="preserve">p. 1-8.  </w:t>
            </w:r>
          </w:p>
          <w:p w:rsidR="00B13B97" w:rsidRPr="00B13B97" w:rsidRDefault="000010BB" w:rsidP="00B13B97">
            <w:pPr>
              <w:ind w:left="900" w:hanging="90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 xml:space="preserve">Pyne, J. M., M. French, et al. (2008). "Preference-weighted health-related quality of life measures and substance use disorder severity." </w:t>
            </w:r>
            <w:r w:rsidRPr="000010BB">
              <w:rPr>
                <w:rFonts w:ascii="Arial" w:hAnsi="Arial" w:cs="Arial"/>
                <w:sz w:val="22"/>
                <w:szCs w:val="22"/>
                <w:u w:val="single"/>
              </w:rPr>
              <w:t>Addiction</w:t>
            </w:r>
            <w:r w:rsidRPr="000010BB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0010BB">
              <w:rPr>
                <w:rFonts w:ascii="Arial" w:hAnsi="Arial" w:cs="Arial"/>
                <w:b/>
                <w:bCs/>
                <w:sz w:val="22"/>
                <w:szCs w:val="22"/>
              </w:rPr>
              <w:t>103</w:t>
            </w:r>
            <w:r w:rsidRPr="000010BB">
              <w:rPr>
                <w:rFonts w:ascii="Arial" w:hAnsi="Arial" w:cs="Arial"/>
                <w:sz w:val="22"/>
                <w:szCs w:val="22"/>
              </w:rPr>
              <w:t>(8): 1320-1329.</w:t>
            </w:r>
          </w:p>
          <w:p w:rsidR="000010BB" w:rsidRPr="000010BB" w:rsidRDefault="000010BB" w:rsidP="000010BB">
            <w:pPr>
              <w:ind w:left="720" w:hanging="720"/>
              <w:rPr>
                <w:rFonts w:ascii="Arial" w:hAnsi="Arial" w:cs="Arial"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  <w:lang w:val="de-DE"/>
              </w:rPr>
              <w:t xml:space="preserve">Rasmussen, D. W. and B. L. Benson (1994). </w:t>
            </w:r>
            <w:r w:rsidRPr="000010BB">
              <w:rPr>
                <w:rFonts w:ascii="Arial" w:hAnsi="Arial" w:cs="Arial"/>
                <w:sz w:val="22"/>
                <w:szCs w:val="22"/>
                <w:u w:val="single"/>
              </w:rPr>
              <w:t>The economic anatomy of a drug war: Criminal justice in the commons</w:t>
            </w:r>
            <w:r w:rsidRPr="000010BB">
              <w:rPr>
                <w:rFonts w:ascii="Arial" w:hAnsi="Arial" w:cs="Arial"/>
                <w:sz w:val="22"/>
                <w:szCs w:val="22"/>
              </w:rPr>
              <w:t>, Lanham, Md. and London: Rowman and Littlefield.</w:t>
            </w:r>
          </w:p>
          <w:p w:rsidR="00B13B97" w:rsidRPr="00B13B97" w:rsidRDefault="000010BB" w:rsidP="00B13B97">
            <w:pPr>
              <w:ind w:left="720" w:hanging="720"/>
              <w:jc w:val="both"/>
              <w:rPr>
                <w:rFonts w:ascii="Arial" w:hAnsi="Arial" w:cs="Arial"/>
                <w:i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 xml:space="preserve">Reuter, P. (2000). Epilogue: Connecting Drug Policy and Research on Drug Markets. </w:t>
            </w:r>
            <w:r w:rsidRPr="000010BB">
              <w:rPr>
                <w:rFonts w:ascii="Arial" w:hAnsi="Arial" w:cs="Arial"/>
                <w:i/>
                <w:sz w:val="22"/>
                <w:szCs w:val="22"/>
              </w:rPr>
              <w:t>Crime Prevention Studies, 11</w:t>
            </w:r>
          </w:p>
          <w:p w:rsidR="00B13B97" w:rsidRPr="00B13B97" w:rsidRDefault="000010BB" w:rsidP="00B13B97">
            <w:pPr>
              <w:ind w:left="720" w:hanging="7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 xml:space="preserve">Ritter, A. (2006). Studying illicit drug markets: disciplinary contributions. </w:t>
            </w:r>
            <w:r w:rsidRPr="000010BB">
              <w:rPr>
                <w:rFonts w:ascii="Arial" w:hAnsi="Arial" w:cs="Arial"/>
                <w:i/>
                <w:sz w:val="22"/>
                <w:szCs w:val="22"/>
              </w:rPr>
              <w:t>International journal of Drug Policy, 17</w:t>
            </w:r>
            <w:r w:rsidRPr="000010BB">
              <w:rPr>
                <w:rFonts w:ascii="Arial" w:hAnsi="Arial" w:cs="Arial"/>
                <w:sz w:val="22"/>
                <w:szCs w:val="22"/>
              </w:rPr>
              <w:t xml:space="preserve">(6), 453-463. </w:t>
            </w:r>
            <w:r w:rsidR="00C87060" w:rsidRPr="000010BB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0010BB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Ritter&lt;/Author&gt;&lt;Year&gt;2006&lt;/Year&gt;&lt;RecNum&gt;108&lt;/RecNum&gt;&lt;record&gt;&lt;rec-number&gt;108&lt;/rec-number&gt;&lt;foreign-keys&gt;&lt;key app="EN" db-id="pvfwpa2ai2zxe1evr58p59xxzrtdxp9e9zwe"&gt;108&lt;/key&gt;&lt;/foreign-keys&gt;&lt;ref-type name="Journal Article"&gt;17&lt;/ref-type&gt;&lt;contributors&gt;&lt;authors&gt;&lt;author&gt;Ritter, A.&lt;/author&gt;&lt;/authors&gt;&lt;/contributors&gt;&lt;auth-address&gt;National Drug and Alcohol Research Centre, University of NSW, Sydney, NSW 2052, Australia&lt;/auth-address&gt;&lt;titles&gt;&lt;title&gt;Studying illicit drug markets: disciplinary contributions&lt;/title&gt;&lt;secondary-title&gt;International Journal of Drug Policy&lt;/secondary-title&gt;&lt;/titles&gt;&lt;periodical&gt;&lt;full-title&gt;International Journal of Drug Policy&lt;/full-title&gt;&lt;/periodical&gt;&lt;pages&gt;453-463&lt;/pages&gt;&lt;volume&gt;17&lt;/volume&gt;&lt;number&gt;6&lt;/number&gt;&lt;keywords&gt;&lt;keyword&gt;Crime&lt;/keyword&gt;&lt;keyword&gt;Street Drugs&lt;/keyword&gt;&lt;keyword&gt;Substance Abuse&lt;/keyword&gt;&lt;keyword&gt;Funding Source&lt;/keyword&gt;&lt;keyword&gt;Medline&lt;/keyword&gt;&lt;keyword&gt;Psycinfo&lt;/keyword&gt;&lt;/keywords&gt;&lt;dates&gt;&lt;year&gt;2006&lt;/year&gt;&lt;/dates&gt;&lt;isbn&gt;0955-3959&lt;/isbn&gt;&lt;urls&gt;&lt;related-urls&gt;&lt;url&gt;Publisher URL: www.cinahl.com/cgi-bin/refsvc?jid=1583&amp;amp;accno=2009484080&lt;/url&gt;&lt;url&gt;http://search.ebscohost.com/login.aspx?direct=true&amp;amp;db=cin20&amp;amp;AN=2009484080&amp;amp;site=ehost-live&lt;/url&gt;&lt;/related-urls&gt;&lt;/urls&gt;&lt;/record&gt;&lt;/Cite&gt;&lt;/EndNote&gt;</w:instrText>
            </w:r>
            <w:r w:rsidR="00C87060" w:rsidRPr="000010BB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0010BB">
              <w:rPr>
                <w:rFonts w:ascii="Arial" w:hAnsi="Arial" w:cs="Arial"/>
                <w:sz w:val="22"/>
                <w:szCs w:val="22"/>
              </w:rPr>
              <w:t>(Ritter, 2006)</w:t>
            </w:r>
            <w:r w:rsidR="00C87060" w:rsidRPr="000010BB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  <w:p w:rsidR="000010BB" w:rsidRPr="000010BB" w:rsidRDefault="00C87060" w:rsidP="000010BB">
            <w:pPr>
              <w:ind w:left="720" w:hanging="720"/>
              <w:rPr>
                <w:rFonts w:ascii="Arial" w:hAnsi="Arial" w:cs="Arial"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="000010BB" w:rsidRPr="000010BB">
              <w:rPr>
                <w:rFonts w:ascii="Arial" w:hAnsi="Arial" w:cs="Arial"/>
                <w:sz w:val="22"/>
                <w:szCs w:val="22"/>
              </w:rPr>
              <w:instrText xml:space="preserve"> ADDIN EN.REFLIST </w:instrText>
            </w:r>
            <w:r w:rsidRPr="000010BB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0010BB" w:rsidRPr="000010BB">
              <w:rPr>
                <w:rFonts w:ascii="Arial" w:hAnsi="Arial" w:cs="Arial"/>
                <w:sz w:val="22"/>
                <w:szCs w:val="22"/>
              </w:rPr>
              <w:t xml:space="preserve">Ritter, A. (2006). Studying illicit drug markets: disciplinary contributions. </w:t>
            </w:r>
            <w:r w:rsidR="000010BB" w:rsidRPr="000010BB">
              <w:rPr>
                <w:rFonts w:ascii="Arial" w:hAnsi="Arial" w:cs="Arial"/>
                <w:i/>
                <w:sz w:val="22"/>
                <w:szCs w:val="22"/>
              </w:rPr>
              <w:t>International Journal of Drug Policy, 17</w:t>
            </w:r>
            <w:r w:rsidR="000010BB" w:rsidRPr="000010BB">
              <w:rPr>
                <w:rFonts w:ascii="Arial" w:hAnsi="Arial" w:cs="Arial"/>
                <w:sz w:val="22"/>
                <w:szCs w:val="22"/>
              </w:rPr>
              <w:t>(6), 453-463.</w:t>
            </w:r>
            <w:r w:rsidRPr="000010BB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  <w:p w:rsidR="00B13B97" w:rsidRPr="00B13B97" w:rsidRDefault="000010BB" w:rsidP="00B13B97">
            <w:pPr>
              <w:ind w:left="720" w:hanging="720"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010BB">
              <w:rPr>
                <w:rFonts w:ascii="Arial" w:hAnsi="Arial" w:cs="Arial"/>
                <w:sz w:val="22"/>
                <w:szCs w:val="22"/>
              </w:rPr>
              <w:t xml:space="preserve">Rogeberg, O. (2004). Taking Absurd Theories Seriously: Economics and the Case of Rational Addiction Theories. </w:t>
            </w:r>
            <w:r w:rsidRPr="000010BB">
              <w:rPr>
                <w:rFonts w:ascii="Arial" w:hAnsi="Arial" w:cs="Arial"/>
                <w:i/>
                <w:sz w:val="22"/>
                <w:szCs w:val="22"/>
              </w:rPr>
              <w:t>Philosophy of Science, 71</w:t>
            </w:r>
            <w:r w:rsidRPr="000010BB">
              <w:rPr>
                <w:rFonts w:ascii="Arial" w:hAnsi="Arial" w:cs="Arial"/>
                <w:sz w:val="22"/>
                <w:szCs w:val="22"/>
              </w:rPr>
              <w:t>(3), 263-285.</w:t>
            </w:r>
          </w:p>
          <w:p w:rsidR="00B13B97" w:rsidRDefault="00B13B97" w:rsidP="00B13B97">
            <w:pPr>
              <w:jc w:val="both"/>
              <w:rPr>
                <w:i/>
                <w:iCs/>
                <w:u w:val="single"/>
              </w:rPr>
            </w:pPr>
          </w:p>
          <w:p w:rsidR="00B13B97" w:rsidRDefault="00B13B97" w:rsidP="00B13B97">
            <w:pPr>
              <w:jc w:val="both"/>
              <w:rPr>
                <w:color w:val="FF0000"/>
              </w:rPr>
            </w:pPr>
          </w:p>
          <w:p w:rsidR="000010BB" w:rsidRDefault="000010BB" w:rsidP="000010BB">
            <w:pPr>
              <w:spacing w:before="12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42D84" w:rsidRPr="00AD1032">
        <w:tc>
          <w:tcPr>
            <w:tcW w:w="2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3F3F3"/>
          </w:tcPr>
          <w:p w:rsidR="00A42D84" w:rsidRPr="00A42D84" w:rsidRDefault="00A42D84" w:rsidP="00A42D84">
            <w:pPr>
              <w:spacing w:before="120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Seznam studijních opor předmětu (případně internetové odkazy na studijní opory):</w:t>
            </w:r>
          </w:p>
        </w:tc>
        <w:tc>
          <w:tcPr>
            <w:tcW w:w="6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42D84" w:rsidRDefault="008151C7" w:rsidP="00A42D84">
            <w:pPr>
              <w:spacing w:before="12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- prezentace k předmětu </w:t>
            </w:r>
            <w:r w:rsidR="008D7AD5">
              <w:rPr>
                <w:rFonts w:ascii="Arial" w:hAnsi="Arial" w:cs="Arial"/>
                <w:sz w:val="22"/>
                <w:szCs w:val="22"/>
              </w:rPr>
              <w:t>ke stažení na webových stránkách</w:t>
            </w:r>
          </w:p>
          <w:p w:rsidR="00A42D84" w:rsidRDefault="00A42D84" w:rsidP="00A42D84">
            <w:pPr>
              <w:spacing w:before="120"/>
              <w:rPr>
                <w:rFonts w:ascii="Arial" w:hAnsi="Arial" w:cs="Arial"/>
                <w:sz w:val="22"/>
                <w:szCs w:val="22"/>
              </w:rPr>
            </w:pPr>
          </w:p>
          <w:p w:rsidR="00A42D84" w:rsidRDefault="00A42D84" w:rsidP="00A42D84">
            <w:pPr>
              <w:spacing w:before="120"/>
              <w:rPr>
                <w:rFonts w:ascii="Arial" w:hAnsi="Arial" w:cs="Arial"/>
                <w:sz w:val="22"/>
                <w:szCs w:val="22"/>
              </w:rPr>
            </w:pPr>
          </w:p>
          <w:p w:rsidR="00A42D84" w:rsidRDefault="00A42D84" w:rsidP="00A42D84">
            <w:pPr>
              <w:spacing w:before="120"/>
              <w:rPr>
                <w:rFonts w:ascii="Arial" w:hAnsi="Arial" w:cs="Arial"/>
                <w:sz w:val="22"/>
                <w:szCs w:val="22"/>
              </w:rPr>
            </w:pPr>
          </w:p>
          <w:p w:rsidR="00A42D84" w:rsidRDefault="00A42D84" w:rsidP="00A42D84">
            <w:pPr>
              <w:spacing w:before="120"/>
              <w:rPr>
                <w:rFonts w:ascii="Arial" w:hAnsi="Arial" w:cs="Arial"/>
                <w:sz w:val="22"/>
                <w:szCs w:val="22"/>
              </w:rPr>
            </w:pPr>
          </w:p>
          <w:p w:rsidR="00A42D84" w:rsidRDefault="00A42D84" w:rsidP="00A42D84">
            <w:pPr>
              <w:spacing w:before="120"/>
              <w:rPr>
                <w:rFonts w:ascii="Arial" w:hAnsi="Arial" w:cs="Arial"/>
                <w:sz w:val="22"/>
                <w:szCs w:val="22"/>
              </w:rPr>
            </w:pPr>
          </w:p>
          <w:p w:rsidR="00A42D84" w:rsidRDefault="00A42D84" w:rsidP="00A42D84">
            <w:pPr>
              <w:spacing w:before="120"/>
              <w:rPr>
                <w:rFonts w:ascii="Arial" w:hAnsi="Arial" w:cs="Arial"/>
                <w:sz w:val="22"/>
                <w:szCs w:val="22"/>
              </w:rPr>
            </w:pPr>
          </w:p>
          <w:p w:rsidR="00A42D84" w:rsidRPr="00A42D84" w:rsidRDefault="00A42D84" w:rsidP="00A42D84">
            <w:pPr>
              <w:spacing w:before="120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:rsidR="00AC62F8" w:rsidRPr="00AD1032" w:rsidRDefault="00AC62F8">
      <w:pPr>
        <w:jc w:val="both"/>
        <w:rPr>
          <w:rFonts w:ascii="Arial" w:hAnsi="Arial" w:cs="Arial"/>
          <w:sz w:val="22"/>
          <w:szCs w:val="22"/>
        </w:rPr>
      </w:pPr>
    </w:p>
    <w:p w:rsidR="00E70146" w:rsidRPr="00E70146" w:rsidRDefault="00E70146" w:rsidP="00AD1032">
      <w:pPr>
        <w:spacing w:before="120"/>
        <w:jc w:val="both"/>
        <w:rPr>
          <w:rFonts w:ascii="Arial" w:hAnsi="Arial" w:cs="Arial"/>
          <w:szCs w:val="22"/>
        </w:rPr>
      </w:pPr>
    </w:p>
    <w:p w:rsidR="00A56574" w:rsidRDefault="00A56574" w:rsidP="00AD1032">
      <w:pPr>
        <w:spacing w:before="120"/>
        <w:rPr>
          <w:rFonts w:ascii="Arial" w:hAnsi="Arial" w:cs="Arial"/>
          <w:szCs w:val="22"/>
        </w:rPr>
      </w:pPr>
    </w:p>
    <w:p w:rsidR="00A56574" w:rsidRDefault="00A56574" w:rsidP="00AD1032">
      <w:pPr>
        <w:spacing w:before="120"/>
        <w:rPr>
          <w:rFonts w:ascii="Arial" w:hAnsi="Arial" w:cs="Arial"/>
          <w:szCs w:val="22"/>
        </w:rPr>
      </w:pPr>
    </w:p>
    <w:p w:rsidR="00821D2C" w:rsidRDefault="00821D2C">
      <w:pPr>
        <w:rPr>
          <w:rFonts w:ascii="Arial" w:hAnsi="Arial" w:cs="Arial"/>
          <w:szCs w:val="22"/>
        </w:rPr>
      </w:pPr>
    </w:p>
    <w:sectPr w:rsidR="00821D2C" w:rsidSect="00974B72">
      <w:headerReference w:type="default" r:id="rId13"/>
      <w:footerReference w:type="default" r:id="rId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FF1441" w:rsidRDefault="00FF1441">
      <w:r>
        <w:separator/>
      </w:r>
    </w:p>
  </w:endnote>
  <w:endnote w:type="continuationSeparator" w:id="1">
    <w:p w:rsidR="00FF1441" w:rsidRDefault="00FF1441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Verdana">
    <w:panose1 w:val="020B0604030504040204"/>
    <w:charset w:val="EE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19F" w:csb1="00000000"/>
  </w:font>
  <w:font w:name="Calibri">
    <w:altName w:val="Calibri"/>
    <w:panose1 w:val="020F0502020204030204"/>
    <w:charset w:val="EE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151C7" w:rsidRDefault="008151C7">
    <w:pPr>
      <w:pStyle w:val="Zpat"/>
      <w:rPr>
        <w:rFonts w:ascii="Arial" w:hAnsi="Arial" w:cs="Arial"/>
      </w:rPr>
    </w:pPr>
    <w:r>
      <w:tab/>
    </w:r>
    <w:r>
      <w:rPr>
        <w:rFonts w:ascii="Arial" w:hAnsi="Arial" w:cs="Arial"/>
      </w:rPr>
      <w:t xml:space="preserve">- </w:t>
    </w:r>
    <w:r w:rsidR="00C87060">
      <w:rPr>
        <w:rFonts w:ascii="Arial" w:hAnsi="Arial" w:cs="Arial"/>
      </w:rPr>
      <w:fldChar w:fldCharType="begin"/>
    </w:r>
    <w:r>
      <w:rPr>
        <w:rFonts w:ascii="Arial" w:hAnsi="Arial" w:cs="Arial"/>
      </w:rPr>
      <w:instrText xml:space="preserve"> PAGE </w:instrText>
    </w:r>
    <w:r w:rsidR="00C87060">
      <w:rPr>
        <w:rFonts w:ascii="Arial" w:hAnsi="Arial" w:cs="Arial"/>
      </w:rPr>
      <w:fldChar w:fldCharType="separate"/>
    </w:r>
    <w:r w:rsidR="00D5164F">
      <w:rPr>
        <w:rFonts w:ascii="Arial" w:hAnsi="Arial" w:cs="Arial"/>
        <w:noProof/>
      </w:rPr>
      <w:t>2</w:t>
    </w:r>
    <w:r w:rsidR="00C87060">
      <w:rPr>
        <w:rFonts w:ascii="Arial" w:hAnsi="Arial" w:cs="Arial"/>
      </w:rPr>
      <w:fldChar w:fldCharType="end"/>
    </w:r>
    <w:r>
      <w:rPr>
        <w:rFonts w:ascii="Arial" w:hAnsi="Arial" w:cs="Arial"/>
      </w:rPr>
      <w:t xml:space="preserve"> -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FF1441" w:rsidRDefault="00FF1441">
      <w:r>
        <w:separator/>
      </w:r>
    </w:p>
  </w:footnote>
  <w:footnote w:type="continuationSeparator" w:id="1">
    <w:p w:rsidR="00FF1441" w:rsidRDefault="00FF1441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151C7" w:rsidRPr="00656C9C" w:rsidRDefault="008151C7" w:rsidP="00656C9C">
    <w:pPr>
      <w:pStyle w:val="Zhlav"/>
      <w:jc w:val="center"/>
      <w:rPr>
        <w:rFonts w:ascii="Arial" w:hAnsi="Arial" w:cs="Arial"/>
        <w:b/>
        <w:sz w:val="20"/>
        <w:szCs w:val="20"/>
      </w:rPr>
    </w:pPr>
    <w:r w:rsidRPr="00656C9C">
      <w:rPr>
        <w:rFonts w:ascii="Arial" w:hAnsi="Arial" w:cs="Arial"/>
        <w:b/>
        <w:sz w:val="20"/>
        <w:szCs w:val="20"/>
      </w:rPr>
      <w:t>Navazující magisterské studium oboru adiktologie</w:t>
    </w:r>
  </w:p>
  <w:p w:rsidR="008151C7" w:rsidRDefault="008151C7">
    <w:pPr>
      <w:pStyle w:val="Zhlav"/>
      <w:jc w:val="center"/>
      <w:rPr>
        <w:rFonts w:ascii="Arial" w:hAnsi="Arial" w:cs="Arial"/>
        <w:sz w:val="20"/>
        <w:szCs w:val="20"/>
      </w:rPr>
    </w:pPr>
    <w:r>
      <w:rPr>
        <w:rFonts w:ascii="Arial" w:hAnsi="Arial" w:cs="Arial"/>
        <w:sz w:val="20"/>
        <w:szCs w:val="20"/>
      </w:rPr>
      <w:t xml:space="preserve">Centrum adiktologie PK VFN a 1. lékařské fakulty Univerzity Karlovy v Praze  </w:t>
    </w:r>
  </w:p>
  <w:p w:rsidR="008151C7" w:rsidRDefault="008151C7">
    <w:pPr>
      <w:pStyle w:val="Zhlav"/>
      <w:jc w:val="center"/>
      <w:rPr>
        <w:rFonts w:ascii="Arial" w:hAnsi="Arial" w:cs="Arial"/>
        <w:sz w:val="20"/>
        <w:szCs w:val="20"/>
      </w:rPr>
    </w:pPr>
    <w:r>
      <w:rPr>
        <w:rFonts w:ascii="Arial" w:hAnsi="Arial" w:cs="Arial"/>
        <w:sz w:val="20"/>
        <w:szCs w:val="20"/>
      </w:rPr>
      <w:t xml:space="preserve">Sylabus předmětu </w:t>
    </w:r>
    <w:r w:rsidR="00262520">
      <w:rPr>
        <w:rFonts w:ascii="Arial" w:hAnsi="Arial" w:cs="Arial"/>
        <w:sz w:val="20"/>
        <w:szCs w:val="20"/>
      </w:rPr>
      <w:t>Zdravotnictví a ekonomika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CF2431E"/>
    <w:multiLevelType w:val="singleLevel"/>
    <w:tmpl w:val="0405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10E01B63"/>
    <w:multiLevelType w:val="hybridMultilevel"/>
    <w:tmpl w:val="E5301024"/>
    <w:lvl w:ilvl="0" w:tplc="0405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1F92D69"/>
    <w:multiLevelType w:val="singleLevel"/>
    <w:tmpl w:val="0405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3">
    <w:nsid w:val="2A3578C0"/>
    <w:multiLevelType w:val="multilevel"/>
    <w:tmpl w:val="4510C51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38BC4D3B"/>
    <w:multiLevelType w:val="hybridMultilevel"/>
    <w:tmpl w:val="44F0FBFC"/>
    <w:lvl w:ilvl="0" w:tplc="0405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3C931078"/>
    <w:multiLevelType w:val="multilevel"/>
    <w:tmpl w:val="82E8750A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47FF3C51"/>
    <w:multiLevelType w:val="singleLevel"/>
    <w:tmpl w:val="04050005"/>
    <w:lvl w:ilvl="0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</w:abstractNum>
  <w:abstractNum w:abstractNumId="7">
    <w:nsid w:val="48A775FB"/>
    <w:multiLevelType w:val="hybridMultilevel"/>
    <w:tmpl w:val="00263028"/>
    <w:lvl w:ilvl="0" w:tplc="522CB3B0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6612120A"/>
    <w:multiLevelType w:val="hybridMultilevel"/>
    <w:tmpl w:val="4DCCDFEC"/>
    <w:lvl w:ilvl="0" w:tplc="7024ADC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>
    <w:nsid w:val="683B5C18"/>
    <w:multiLevelType w:val="hybridMultilevel"/>
    <w:tmpl w:val="9D961278"/>
    <w:lvl w:ilvl="0" w:tplc="04050005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684B56C5"/>
    <w:multiLevelType w:val="hybridMultilevel"/>
    <w:tmpl w:val="71BA456C"/>
    <w:lvl w:ilvl="0" w:tplc="ADD68150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68C75709"/>
    <w:multiLevelType w:val="hybridMultilevel"/>
    <w:tmpl w:val="854C4838"/>
    <w:lvl w:ilvl="0" w:tplc="0405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6A9470E0"/>
    <w:multiLevelType w:val="hybridMultilevel"/>
    <w:tmpl w:val="9D7ADA2C"/>
    <w:lvl w:ilvl="0" w:tplc="7CF440F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Arial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6E4A5A7D"/>
    <w:multiLevelType w:val="hybridMultilevel"/>
    <w:tmpl w:val="82E8750A"/>
    <w:lvl w:ilvl="0" w:tplc="04050005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7014721C"/>
    <w:multiLevelType w:val="hybridMultilevel"/>
    <w:tmpl w:val="FE2A1B9A"/>
    <w:lvl w:ilvl="0" w:tplc="289A19EE">
      <w:start w:val="5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SimSun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75E948AB"/>
    <w:multiLevelType w:val="hybridMultilevel"/>
    <w:tmpl w:val="2762518C"/>
    <w:lvl w:ilvl="0" w:tplc="04050005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781F10D7"/>
    <w:multiLevelType w:val="hybridMultilevel"/>
    <w:tmpl w:val="1C72B620"/>
    <w:lvl w:ilvl="0" w:tplc="0405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7B2F1BF4"/>
    <w:multiLevelType w:val="hybridMultilevel"/>
    <w:tmpl w:val="13843698"/>
    <w:lvl w:ilvl="0" w:tplc="F9BC463C">
      <w:start w:val="1"/>
      <w:numFmt w:val="decimal"/>
      <w:lvlText w:val="%1."/>
      <w:lvlJc w:val="left"/>
      <w:pPr>
        <w:tabs>
          <w:tab w:val="num" w:pos="644"/>
        </w:tabs>
        <w:ind w:left="644" w:hanging="284"/>
      </w:pPr>
      <w:rPr>
        <w:rFonts w:hint="default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>
    <w:nsid w:val="7DE22AF4"/>
    <w:multiLevelType w:val="hybridMultilevel"/>
    <w:tmpl w:val="C4661ABA"/>
    <w:lvl w:ilvl="0" w:tplc="78F2495C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eastAsia="Times New Roman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3"/>
  </w:num>
  <w:num w:numId="3">
    <w:abstractNumId w:val="4"/>
  </w:num>
  <w:num w:numId="4">
    <w:abstractNumId w:val="2"/>
  </w:num>
  <w:num w:numId="5">
    <w:abstractNumId w:val="6"/>
  </w:num>
  <w:num w:numId="6">
    <w:abstractNumId w:val="0"/>
  </w:num>
  <w:num w:numId="7">
    <w:abstractNumId w:val="11"/>
  </w:num>
  <w:num w:numId="8">
    <w:abstractNumId w:val="8"/>
  </w:num>
  <w:num w:numId="9">
    <w:abstractNumId w:val="10"/>
  </w:num>
  <w:num w:numId="10">
    <w:abstractNumId w:val="7"/>
  </w:num>
  <w:num w:numId="11">
    <w:abstractNumId w:val="18"/>
  </w:num>
  <w:num w:numId="12">
    <w:abstractNumId w:val="15"/>
  </w:num>
  <w:num w:numId="13">
    <w:abstractNumId w:val="13"/>
  </w:num>
  <w:num w:numId="14">
    <w:abstractNumId w:val="5"/>
  </w:num>
  <w:num w:numId="15">
    <w:abstractNumId w:val="17"/>
  </w:num>
  <w:num w:numId="16">
    <w:abstractNumId w:val="9"/>
  </w:num>
  <w:num w:numId="17">
    <w:abstractNumId w:val="12"/>
  </w:num>
  <w:num w:numId="18">
    <w:abstractNumId w:val="1"/>
  </w:num>
  <w:num w:numId="19">
    <w:abstractNumId w:val="1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stylePaneFormatFilter w:val="3F01"/>
  <w:defaultTabStop w:val="708"/>
  <w:hyphenationZone w:val="425"/>
  <w:noPunctuationKerning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EN.InstantFormat" w:val="_x000A_Ŭ"/>
  </w:docVars>
  <w:rsids>
    <w:rsidRoot w:val="00C4622A"/>
    <w:rsid w:val="000010BB"/>
    <w:rsid w:val="00007112"/>
    <w:rsid w:val="00010CBF"/>
    <w:rsid w:val="00033255"/>
    <w:rsid w:val="00066DDA"/>
    <w:rsid w:val="00067952"/>
    <w:rsid w:val="00093643"/>
    <w:rsid w:val="000A0AE9"/>
    <w:rsid w:val="000B272C"/>
    <w:rsid w:val="000D22A5"/>
    <w:rsid w:val="001264CC"/>
    <w:rsid w:val="00153522"/>
    <w:rsid w:val="00156D25"/>
    <w:rsid w:val="001C0299"/>
    <w:rsid w:val="001C5DB0"/>
    <w:rsid w:val="00210304"/>
    <w:rsid w:val="002210F5"/>
    <w:rsid w:val="00227C1B"/>
    <w:rsid w:val="00262520"/>
    <w:rsid w:val="00272A0C"/>
    <w:rsid w:val="002730BF"/>
    <w:rsid w:val="00282B31"/>
    <w:rsid w:val="00297724"/>
    <w:rsid w:val="002D690A"/>
    <w:rsid w:val="002E4764"/>
    <w:rsid w:val="00301E6D"/>
    <w:rsid w:val="00340BCE"/>
    <w:rsid w:val="00395E60"/>
    <w:rsid w:val="003B5CA5"/>
    <w:rsid w:val="003E3E32"/>
    <w:rsid w:val="003E76A0"/>
    <w:rsid w:val="004B0A5D"/>
    <w:rsid w:val="004D0546"/>
    <w:rsid w:val="004D32DD"/>
    <w:rsid w:val="004D459F"/>
    <w:rsid w:val="004E6D44"/>
    <w:rsid w:val="00505D07"/>
    <w:rsid w:val="005072FC"/>
    <w:rsid w:val="005116C9"/>
    <w:rsid w:val="0051232D"/>
    <w:rsid w:val="00514660"/>
    <w:rsid w:val="005567A0"/>
    <w:rsid w:val="00557C03"/>
    <w:rsid w:val="005631D2"/>
    <w:rsid w:val="00564FF7"/>
    <w:rsid w:val="00570334"/>
    <w:rsid w:val="00571A5C"/>
    <w:rsid w:val="00581CAA"/>
    <w:rsid w:val="00582220"/>
    <w:rsid w:val="005E0C64"/>
    <w:rsid w:val="006129F3"/>
    <w:rsid w:val="00634055"/>
    <w:rsid w:val="00656C9C"/>
    <w:rsid w:val="006C4FF8"/>
    <w:rsid w:val="006E6EE8"/>
    <w:rsid w:val="0071649D"/>
    <w:rsid w:val="00730282"/>
    <w:rsid w:val="00787A46"/>
    <w:rsid w:val="007C542F"/>
    <w:rsid w:val="007C75B1"/>
    <w:rsid w:val="007D10BE"/>
    <w:rsid w:val="007D1733"/>
    <w:rsid w:val="00800F47"/>
    <w:rsid w:val="00812280"/>
    <w:rsid w:val="008151C7"/>
    <w:rsid w:val="00821D2C"/>
    <w:rsid w:val="00832D6E"/>
    <w:rsid w:val="00842E5E"/>
    <w:rsid w:val="00843634"/>
    <w:rsid w:val="008762D1"/>
    <w:rsid w:val="00882D7D"/>
    <w:rsid w:val="008A2987"/>
    <w:rsid w:val="008A5218"/>
    <w:rsid w:val="008C262B"/>
    <w:rsid w:val="008D7AD5"/>
    <w:rsid w:val="008F127C"/>
    <w:rsid w:val="00920E69"/>
    <w:rsid w:val="00974B72"/>
    <w:rsid w:val="009E2BD7"/>
    <w:rsid w:val="00A4167D"/>
    <w:rsid w:val="00A42D84"/>
    <w:rsid w:val="00A56574"/>
    <w:rsid w:val="00AC62F8"/>
    <w:rsid w:val="00AD1032"/>
    <w:rsid w:val="00AF0A70"/>
    <w:rsid w:val="00AF1427"/>
    <w:rsid w:val="00B13B97"/>
    <w:rsid w:val="00B61C0F"/>
    <w:rsid w:val="00B6775D"/>
    <w:rsid w:val="00B971FB"/>
    <w:rsid w:val="00BA36AC"/>
    <w:rsid w:val="00BE3448"/>
    <w:rsid w:val="00C0135C"/>
    <w:rsid w:val="00C4622A"/>
    <w:rsid w:val="00C50757"/>
    <w:rsid w:val="00C576DD"/>
    <w:rsid w:val="00C86686"/>
    <w:rsid w:val="00C87060"/>
    <w:rsid w:val="00C95B28"/>
    <w:rsid w:val="00CD3A56"/>
    <w:rsid w:val="00CD3F6A"/>
    <w:rsid w:val="00CD6FD4"/>
    <w:rsid w:val="00D021E3"/>
    <w:rsid w:val="00D13F70"/>
    <w:rsid w:val="00D4499E"/>
    <w:rsid w:val="00D5164F"/>
    <w:rsid w:val="00DB52BC"/>
    <w:rsid w:val="00DD6906"/>
    <w:rsid w:val="00DF01FE"/>
    <w:rsid w:val="00DF5492"/>
    <w:rsid w:val="00E21A2B"/>
    <w:rsid w:val="00E32349"/>
    <w:rsid w:val="00E602CF"/>
    <w:rsid w:val="00E63A8C"/>
    <w:rsid w:val="00E63BA3"/>
    <w:rsid w:val="00E70146"/>
    <w:rsid w:val="00EC29BF"/>
    <w:rsid w:val="00EF5357"/>
    <w:rsid w:val="00F4677C"/>
    <w:rsid w:val="00F71FAF"/>
    <w:rsid w:val="00FC040D"/>
    <w:rsid w:val="00FF144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717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cs-CZ" w:eastAsia="cs-CZ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974B72"/>
    <w:rPr>
      <w:sz w:val="24"/>
      <w:szCs w:val="24"/>
    </w:rPr>
  </w:style>
  <w:style w:type="paragraph" w:styleId="Nadpis2">
    <w:name w:val="heading 2"/>
    <w:basedOn w:val="Normln"/>
    <w:next w:val="Normln"/>
    <w:qFormat/>
    <w:rsid w:val="00974B72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Zkladntext2">
    <w:name w:val="Body Text 2"/>
    <w:basedOn w:val="Normln"/>
    <w:rsid w:val="00974B72"/>
    <w:rPr>
      <w:rFonts w:ascii="Arial" w:hAnsi="Arial" w:cs="Arial"/>
      <w:sz w:val="22"/>
      <w:szCs w:val="22"/>
    </w:rPr>
  </w:style>
  <w:style w:type="paragraph" w:styleId="Zkladntext3">
    <w:name w:val="Body Text 3"/>
    <w:basedOn w:val="Normln"/>
    <w:rsid w:val="00974B72"/>
    <w:pPr>
      <w:jc w:val="both"/>
    </w:pPr>
    <w:rPr>
      <w:rFonts w:ascii="Arial" w:hAnsi="Arial" w:cs="Arial"/>
      <w:szCs w:val="22"/>
    </w:rPr>
  </w:style>
  <w:style w:type="paragraph" w:styleId="Textvysvtlivek">
    <w:name w:val="endnote text"/>
    <w:basedOn w:val="Normln"/>
    <w:semiHidden/>
    <w:rsid w:val="00974B72"/>
    <w:pPr>
      <w:spacing w:before="100" w:after="100"/>
    </w:pPr>
  </w:style>
  <w:style w:type="paragraph" w:styleId="Zkladntext">
    <w:name w:val="Body Text"/>
    <w:basedOn w:val="Normln"/>
    <w:rsid w:val="00974B72"/>
    <w:pPr>
      <w:spacing w:after="120"/>
    </w:pPr>
  </w:style>
  <w:style w:type="paragraph" w:customStyle="1" w:styleId="12Tim">
    <w:name w:val="12Tim"/>
    <w:basedOn w:val="Normln"/>
    <w:rsid w:val="00974B72"/>
    <w:pPr>
      <w:widowControl w:val="0"/>
    </w:pPr>
  </w:style>
  <w:style w:type="paragraph" w:styleId="Prosttext">
    <w:name w:val="Plain Text"/>
    <w:basedOn w:val="Normln"/>
    <w:rsid w:val="00974B72"/>
    <w:rPr>
      <w:rFonts w:ascii="Courier New" w:hAnsi="Courier New"/>
      <w:sz w:val="20"/>
      <w:szCs w:val="20"/>
    </w:rPr>
  </w:style>
  <w:style w:type="paragraph" w:styleId="Zhlav">
    <w:name w:val="header"/>
    <w:basedOn w:val="Normln"/>
    <w:rsid w:val="00974B72"/>
    <w:pPr>
      <w:tabs>
        <w:tab w:val="center" w:pos="4536"/>
        <w:tab w:val="right" w:pos="9072"/>
      </w:tabs>
    </w:pPr>
  </w:style>
  <w:style w:type="paragraph" w:styleId="Zpat">
    <w:name w:val="footer"/>
    <w:basedOn w:val="Normln"/>
    <w:rsid w:val="00974B72"/>
    <w:pPr>
      <w:tabs>
        <w:tab w:val="center" w:pos="4536"/>
        <w:tab w:val="right" w:pos="9072"/>
      </w:tabs>
    </w:pPr>
  </w:style>
  <w:style w:type="paragraph" w:styleId="Normlnweb">
    <w:name w:val="Normal (Web)"/>
    <w:basedOn w:val="Normln"/>
    <w:rsid w:val="00D4499E"/>
    <w:pPr>
      <w:spacing w:before="100" w:beforeAutospacing="1" w:after="100" w:afterAutospacing="1" w:line="217" w:lineRule="atLeast"/>
    </w:pPr>
    <w:rPr>
      <w:rFonts w:ascii="Verdana" w:hAnsi="Verdana"/>
      <w:sz w:val="15"/>
      <w:szCs w:val="15"/>
    </w:rPr>
  </w:style>
  <w:style w:type="character" w:styleId="Siln">
    <w:name w:val="Strong"/>
    <w:basedOn w:val="Standardnpsmoodstavce"/>
    <w:qFormat/>
    <w:rsid w:val="003E76A0"/>
    <w:rPr>
      <w:b/>
      <w:bCs/>
    </w:rPr>
  </w:style>
  <w:style w:type="table" w:styleId="Mkatabulky">
    <w:name w:val="Table Grid"/>
    <w:basedOn w:val="Normlntabulka"/>
    <w:rsid w:val="00AC62F8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textovodkaz">
    <w:name w:val="Hyperlink"/>
    <w:basedOn w:val="Standardnpsmoodstavce"/>
    <w:rsid w:val="00EF5357"/>
    <w:rPr>
      <w:color w:val="0000FF"/>
      <w:u w:val="single"/>
    </w:rPr>
  </w:style>
  <w:style w:type="paragraph" w:styleId="Textbubliny">
    <w:name w:val="Balloon Text"/>
    <w:basedOn w:val="Normln"/>
    <w:semiHidden/>
    <w:rsid w:val="006C4FF8"/>
    <w:rPr>
      <w:rFonts w:ascii="Tahoma" w:hAnsi="Tahoma" w:cs="Tahoma"/>
      <w:sz w:val="16"/>
      <w:szCs w:val="16"/>
    </w:rPr>
  </w:style>
  <w:style w:type="character" w:styleId="Odkaznakoment">
    <w:name w:val="annotation reference"/>
    <w:basedOn w:val="Standardnpsmoodstavce"/>
    <w:semiHidden/>
    <w:rsid w:val="006C4FF8"/>
    <w:rPr>
      <w:sz w:val="16"/>
      <w:szCs w:val="16"/>
    </w:rPr>
  </w:style>
  <w:style w:type="paragraph" w:styleId="Textkomente">
    <w:name w:val="annotation text"/>
    <w:basedOn w:val="Normln"/>
    <w:semiHidden/>
    <w:rsid w:val="006C4FF8"/>
    <w:rPr>
      <w:sz w:val="20"/>
      <w:szCs w:val="20"/>
    </w:rPr>
  </w:style>
  <w:style w:type="paragraph" w:styleId="Pedmtkomente">
    <w:name w:val="annotation subject"/>
    <w:basedOn w:val="Textkomente"/>
    <w:next w:val="Textkomente"/>
    <w:semiHidden/>
    <w:rsid w:val="006C4FF8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hyperlink" Target="mailto:belackova@adiktologie.cz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holcikova@adiktologie.cz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Motiv sady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672</Words>
  <Characters>9869</Characters>
  <Application>Microsoft Office Word</Application>
  <DocSecurity>0</DocSecurity>
  <Lines>82</Lines>
  <Paragraphs>23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>CASE</vt:lpstr>
    </vt:vector>
  </TitlesOfParts>
  <Company>HP</Company>
  <LinksUpToDate>false</LinksUpToDate>
  <CharactersWithSpaces>11518</CharactersWithSpaces>
  <SharedDoc>false</SharedDoc>
  <HLinks>
    <vt:vector size="12" baseType="variant">
      <vt:variant>
        <vt:i4>7340123</vt:i4>
      </vt:variant>
      <vt:variant>
        <vt:i4>3</vt:i4>
      </vt:variant>
      <vt:variant>
        <vt:i4>0</vt:i4>
      </vt:variant>
      <vt:variant>
        <vt:i4>5</vt:i4>
      </vt:variant>
      <vt:variant>
        <vt:lpwstr>mailto:belackova@adiktologie.cz</vt:lpwstr>
      </vt:variant>
      <vt:variant>
        <vt:lpwstr/>
      </vt:variant>
      <vt:variant>
        <vt:i4>7340115</vt:i4>
      </vt:variant>
      <vt:variant>
        <vt:i4>0</vt:i4>
      </vt:variant>
      <vt:variant>
        <vt:i4>0</vt:i4>
      </vt:variant>
      <vt:variant>
        <vt:i4>5</vt:i4>
      </vt:variant>
      <vt:variant>
        <vt:lpwstr>mailto:holcikova@adiktologie.cz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ASE</dc:title>
  <dc:creator>Michal Miovský</dc:creator>
  <cp:lastModifiedBy>user</cp:lastModifiedBy>
  <cp:revision>3</cp:revision>
  <cp:lastPrinted>2009-06-24T10:05:00Z</cp:lastPrinted>
  <dcterms:created xsi:type="dcterms:W3CDTF">2011-05-23T13:36:00Z</dcterms:created>
  <dcterms:modified xsi:type="dcterms:W3CDTF">2011-07-03T15:36:00Z</dcterms:modified>
</cp:coreProperties>
</file>